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A3AD8">
      <w:pPr>
        <w:pStyle w:val="TOCHeading"/>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9D73CE">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9D73CE">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9D73CE">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9D73CE">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9D73CE">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9D73CE">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9D73CE">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9D73CE">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9D73CE">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9D73CE">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9D73CE">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9D73CE">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9D73CE">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9D73CE">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9D73CE">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9D73CE">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9D73CE">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9D73CE">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9D73CE">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8A3AD8">
      <w:pPr>
        <w:pStyle w:val="Heading1"/>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3A2064">
      <w:pPr>
        <w:pStyle w:val="Heading1"/>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B91552"/>
    <w:p w14:paraId="29C79760" w14:textId="6948C14B" w:rsidR="000910CE" w:rsidRPr="004672AB" w:rsidRDefault="00FC0075" w:rsidP="000B3E5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53298F" w:rsidRPr="004672AB">
        <w:rPr>
          <w:rFonts w:ascii="Times New Roman" w:hAnsi="Times New Roman" w:cs="Times New Roman"/>
          <w:sz w:val="24"/>
          <w:szCs w:val="24"/>
        </w:rPr>
        <w:t xml:space="preserve"> </w:t>
      </w:r>
      <w:r w:rsidR="00E75E65"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URL":"https://www.cbsl.gov.lk/en/publications/economic-and-financial-reports/annual-reports/annual-report-2017","accessed":{"date-parts":[["2018","11","6"]]},"id":"ITEM-1","issued":{"date-parts":[["0"]]},"title":"Annual Report 2017 | Central Bank of Sri Lanka","type":"webpage"},"uris":["http://www.mendeley.com/documents/?uuid=27783af8-ab71-3dbf-af03-f1aed9cbfdae"]}],"mendeley":{"formattedCitation":"(“Annual Report 2017 | Central Bank of Sri Lanka,” n.d.)","manualFormatting":"(Central Bank of Sri Lanka, 2017)","plainTextFormattedCitation":"(“Annual Report 2017 | Central Bank of Sri Lanka,” n.d.)","previouslyFormattedCitation":"(“Annual Report 2017 | Central Bank of Sri Lanka,” n.d.)"},"properties":{"noteIndex":0},"schema":"https://github.com/citation-style-language/schema/raw/master/csl-citation.json"}</w:instrText>
      </w:r>
      <w:r w:rsidR="00E75E65" w:rsidRPr="004672AB">
        <w:rPr>
          <w:rFonts w:ascii="Times New Roman" w:hAnsi="Times New Roman" w:cs="Times New Roman"/>
          <w:sz w:val="24"/>
          <w:szCs w:val="24"/>
        </w:rPr>
        <w:fldChar w:fldCharType="separate"/>
      </w:r>
      <w:r w:rsidR="00E75E65" w:rsidRPr="004672AB">
        <w:rPr>
          <w:rFonts w:ascii="Times New Roman" w:hAnsi="Times New Roman" w:cs="Times New Roman"/>
          <w:noProof/>
          <w:sz w:val="24"/>
          <w:szCs w:val="24"/>
        </w:rPr>
        <w:t>(Central Bank of Sri Lanka,</w:t>
      </w:r>
      <w:r w:rsidR="00045962" w:rsidRPr="004672AB">
        <w:rPr>
          <w:rFonts w:ascii="Times New Roman" w:hAnsi="Times New Roman" w:cs="Times New Roman"/>
          <w:noProof/>
          <w:sz w:val="24"/>
          <w:szCs w:val="24"/>
        </w:rPr>
        <w:t xml:space="preserve"> 2017</w:t>
      </w:r>
      <w:r w:rsidR="00E75E65" w:rsidRPr="004672AB">
        <w:rPr>
          <w:rFonts w:ascii="Times New Roman" w:hAnsi="Times New Roman" w:cs="Times New Roman"/>
          <w:noProof/>
          <w:sz w:val="24"/>
          <w:szCs w:val="24"/>
        </w:rPr>
        <w:t>)</w:t>
      </w:r>
      <w:r w:rsidR="00E75E65" w:rsidRPr="004672AB">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B646B0" w:rsidRPr="004672AB">
        <w:rPr>
          <w:rFonts w:ascii="Times New Roman" w:hAnsi="Times New Roman" w:cs="Times New Roman"/>
          <w:color w:val="000000" w:themeColor="text1"/>
          <w:sz w:val="24"/>
          <w:szCs w:val="24"/>
        </w:rPr>
        <w:instrText>ADDIN CSL_CITATION {"citationItems":[{"id":"ITEM-1","itemData":{"author":[{"dropping-particle":"","family":"Lanka","given":"In Sri","non-dropping-particle":"","parse-names":false,"suffix":""}],"id":"ITEM-1","issued":{"date-parts":[["2008"]]},"page":"132-141","title":"Appendix 6 : Sri Lanka 100","type":"article-journal"},"uris":["http://www.mendeley.com/documents/?uuid=0fbfa42a-d2d9-4a7b-a44c-90f198807cde"]}],"mendeley":{"formattedCitation":"(Lanka, 2008)","plainTextFormattedCitation":"(Lanka, 2008)","previouslyFormattedCitation":"(Lanka,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636832" w:rsidRPr="004672AB">
        <w:rPr>
          <w:rFonts w:ascii="Times New Roman" w:hAnsi="Times New Roman" w:cs="Times New Roman"/>
          <w:noProof/>
          <w:color w:val="000000" w:themeColor="text1"/>
          <w:sz w:val="24"/>
          <w:szCs w:val="24"/>
        </w:rPr>
        <w:t>(Lanka,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B646B0">
      <w:pPr>
        <w:spacing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B646B0">
      <w:pPr>
        <w:spacing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55CBE1F6" w:rsidR="00F352CB" w:rsidRDefault="00361FB7" w:rsidP="00361FB7">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F778B0">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mendeley":{"formattedCitation":"(ALIZADEH et al., 2011; Columbia and Division, 2013)","plainTextFormattedCitation":"(ALIZADEH et al., 2011; Columbia and Division, 2013)","previouslyFormattedCitation":"(ALIZADEH et al., 2011; Columbia and Division, 2013)"},"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D12807" w:rsidRPr="00D12807">
        <w:rPr>
          <w:rFonts w:ascii="Times New Roman" w:eastAsia="Times New Roman" w:hAnsi="Times New Roman" w:cs="Times New Roman"/>
          <w:noProof/>
          <w:sz w:val="24"/>
          <w:szCs w:val="24"/>
        </w:rPr>
        <w:t>(ALIZADEH et al., 2011; Columbia and Division, 2013)</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21119CEA" w14:textId="0E1EABA3" w:rsidR="006B31CE" w:rsidRPr="00953022" w:rsidRDefault="00953022" w:rsidP="00415F45">
      <w:pPr>
        <w:autoSpaceDE w:val="0"/>
        <w:autoSpaceDN w:val="0"/>
        <w:adjustRightInd w:val="0"/>
        <w:spacing w:after="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with parachute method of transplanting.</w:t>
      </w:r>
    </w:p>
    <w:p w14:paraId="4EEF5B2F"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3B6A9CCE" w14:textId="43378178" w:rsidR="006B31CE" w:rsidRDefault="006B31CE" w:rsidP="006B31CE">
      <w:pPr>
        <w:autoSpaceDE w:val="0"/>
        <w:autoSpaceDN w:val="0"/>
        <w:adjustRightInd w:val="0"/>
        <w:spacing w:after="0" w:line="360" w:lineRule="auto"/>
        <w:rPr>
          <w:rFonts w:ascii="Times New Roman" w:hAnsi="Times New Roman" w:cs="Times New Roman"/>
          <w:sz w:val="24"/>
          <w:szCs w:val="24"/>
        </w:rPr>
      </w:pPr>
      <w:r w:rsidRPr="006B31CE">
        <w:rPr>
          <w:rFonts w:ascii="Times New Roman" w:hAnsi="Times New Roman" w:cs="Times New Roman"/>
          <w:sz w:val="24"/>
          <w:szCs w:val="24"/>
        </w:rPr>
        <w:t>.</w:t>
      </w:r>
    </w:p>
    <w:p w14:paraId="71B00741" w14:textId="17BDACFF" w:rsidR="006B31CE" w:rsidRPr="003A2064" w:rsidRDefault="008A3AD8" w:rsidP="00141C6F">
      <w:pPr>
        <w:pStyle w:val="Heading2"/>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415F45">
      <w:pPr>
        <w:autoSpaceDE w:val="0"/>
        <w:autoSpaceDN w:val="0"/>
        <w:adjustRightInd w:val="0"/>
        <w:spacing w:after="0" w:line="360" w:lineRule="auto"/>
        <w:rPr>
          <w:rFonts w:ascii="Times New Roman" w:hAnsi="Times New Roman" w:cs="Times New Roman"/>
          <w:sz w:val="36"/>
          <w:szCs w:val="36"/>
        </w:rPr>
      </w:pPr>
    </w:p>
    <w:p w14:paraId="0E95E5D4" w14:textId="1BBB652E" w:rsidR="00FD3E6F" w:rsidRPr="00141C6F" w:rsidRDefault="008A3AD8" w:rsidP="00141C6F">
      <w:pPr>
        <w:pStyle w:val="Heading3"/>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p>
    <w:p w14:paraId="03066D84" w14:textId="4F73777A" w:rsidR="006B31CE" w:rsidRPr="00141C6F" w:rsidRDefault="008A3AD8" w:rsidP="00141C6F">
      <w:pPr>
        <w:pStyle w:val="Heading3"/>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 xml:space="preserve">To find out the effect of seeding rate on different growth parameters of the seedlings in modified </w:t>
      </w:r>
      <w:proofErr w:type="spellStart"/>
      <w:r w:rsidRPr="00685E2F">
        <w:rPr>
          <w:rFonts w:ascii="Times New Roman" w:hAnsi="Times New Roman" w:cs="Times New Roman"/>
          <w:sz w:val="24"/>
          <w:szCs w:val="24"/>
        </w:rPr>
        <w:t>dapog</w:t>
      </w:r>
      <w:proofErr w:type="spellEnd"/>
      <w:r w:rsidRPr="00685E2F">
        <w:rPr>
          <w:rFonts w:ascii="Times New Roman" w:hAnsi="Times New Roman" w:cs="Times New Roman"/>
          <w:sz w:val="24"/>
          <w:szCs w:val="24"/>
        </w:rPr>
        <w:t xml:space="preserve"> nursery trays.</w:t>
      </w:r>
    </w:p>
    <w:p w14:paraId="1CB503EF"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0E43E1FD"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053A1278" w14:textId="77777777" w:rsidR="006B31CE" w:rsidRDefault="006B31CE" w:rsidP="00415F45">
      <w:pPr>
        <w:autoSpaceDE w:val="0"/>
        <w:autoSpaceDN w:val="0"/>
        <w:adjustRightInd w:val="0"/>
        <w:spacing w:after="0" w:line="360" w:lineRule="auto"/>
        <w:rPr>
          <w:rFonts w:ascii="Times New Roman" w:hAnsi="Times New Roman" w:cs="Times New Roman"/>
          <w:sz w:val="24"/>
          <w:szCs w:val="24"/>
        </w:rPr>
      </w:pPr>
    </w:p>
    <w:p w14:paraId="72CA55BB" w14:textId="0C53C85B" w:rsidR="00E80AAE" w:rsidRPr="00EA3D86" w:rsidRDefault="00E80AAE"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67A3378" w14:textId="4EE29EA3" w:rsidR="003A2064" w:rsidRPr="003A2064" w:rsidRDefault="003A2064" w:rsidP="003A2064">
      <w:pPr>
        <w:pStyle w:val="Heading1"/>
        <w:jc w:val="center"/>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66ECBD76" w:rsidR="00BD31C2" w:rsidRPr="003A2064" w:rsidRDefault="0003751F" w:rsidP="003A2064">
      <w:pPr>
        <w:pStyle w:val="Heading1"/>
        <w:jc w:val="center"/>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232D4770" w14:textId="77777777" w:rsidR="003A2064" w:rsidRPr="003A2064" w:rsidRDefault="003A2064" w:rsidP="003A2064"/>
    <w:p w14:paraId="32BA637F" w14:textId="674F38C3" w:rsidR="00495C6E" w:rsidRDefault="00141C6F" w:rsidP="00495C6E">
      <w:pPr>
        <w:pStyle w:val="Heading2"/>
        <w:rPr>
          <w:rFonts w:ascii="Times New Roman" w:hAnsi="Times New Roman" w:cs="Times New Roman"/>
          <w:b/>
          <w:color w:val="000000" w:themeColor="text1"/>
          <w:sz w:val="24"/>
          <w:szCs w:val="24"/>
        </w:rPr>
      </w:pPr>
      <w:bookmarkStart w:id="7" w:name="_Toc529958334"/>
      <w:r w:rsidRPr="00141C6F">
        <w:rPr>
          <w:rFonts w:ascii="Times New Roman" w:hAnsi="Times New Roman" w:cs="Times New Roman"/>
          <w:b/>
          <w:color w:val="000000" w:themeColor="text1"/>
          <w:sz w:val="24"/>
          <w:szCs w:val="24"/>
        </w:rPr>
        <w:t xml:space="preserve">2.1 </w:t>
      </w:r>
      <w:r w:rsidR="00CD19C4">
        <w:rPr>
          <w:rFonts w:ascii="Times New Roman" w:hAnsi="Times New Roman" w:cs="Times New Roman"/>
          <w:b/>
          <w:color w:val="000000" w:themeColor="text1"/>
          <w:sz w:val="24"/>
          <w:szCs w:val="24"/>
        </w:rPr>
        <w:t>Rice plant</w:t>
      </w:r>
      <w:bookmarkEnd w:id="7"/>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69EA7BC3" w:rsidR="00E93DF6" w:rsidRDefault="00E93DF6"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00471879" w:rsidR="00E93DF6" w:rsidRDefault="00E93DF6" w:rsidP="00CD19C4"/>
    <w:p w14:paraId="42827B4D" w14:textId="22C10C4C" w:rsidR="00E93DF6" w:rsidRDefault="00E93DF6" w:rsidP="00CD19C4"/>
    <w:p w14:paraId="630180DF" w14:textId="4BB9CCDE" w:rsidR="00E93DF6" w:rsidRDefault="00E93DF6" w:rsidP="00CD19C4"/>
    <w:p w14:paraId="31F54308" w14:textId="29195057" w:rsidR="00E93DF6" w:rsidRDefault="00E93DF6" w:rsidP="00CD19C4"/>
    <w:p w14:paraId="4B2BE98E" w14:textId="6EABBF28" w:rsidR="00E93DF6" w:rsidRDefault="00E93DF6" w:rsidP="00CD19C4"/>
    <w:p w14:paraId="4DD141D0" w14:textId="6FD6B222" w:rsidR="00E93DF6" w:rsidRDefault="00E93DF6" w:rsidP="00CD19C4"/>
    <w:p w14:paraId="1A7CBFEF" w14:textId="3EDBF7C9" w:rsidR="00E93DF6" w:rsidRDefault="00E93DF6" w:rsidP="00CD19C4"/>
    <w:p w14:paraId="17BDAA32" w14:textId="51BDC6CA" w:rsidR="00E93DF6" w:rsidRDefault="008D133D" w:rsidP="00CD19C4">
      <w:pPr>
        <w:rPr>
          <w:rFonts w:ascii="Times New Roman" w:hAnsi="Times New Roman" w:cs="Times New Roman"/>
          <w:b/>
          <w:sz w:val="24"/>
          <w:szCs w:val="24"/>
        </w:rPr>
      </w:pPr>
      <w:r w:rsidRPr="00CD19C4">
        <w:rPr>
          <w:rFonts w:ascii="Times New Roman" w:hAnsi="Times New Roman" w:cs="Times New Roman"/>
          <w:b/>
          <w:sz w:val="24"/>
          <w:szCs w:val="24"/>
        </w:rPr>
        <w:lastRenderedPageBreak/>
        <w:t>Rice cultivation in</w:t>
      </w:r>
      <w:r>
        <w:rPr>
          <w:rFonts w:ascii="Times New Roman" w:hAnsi="Times New Roman" w:cs="Times New Roman"/>
          <w:b/>
          <w:sz w:val="24"/>
          <w:szCs w:val="24"/>
        </w:rPr>
        <w:t xml:space="preserve"> the world</w:t>
      </w:r>
    </w:p>
    <w:p w14:paraId="788012D7" w14:textId="737C65C4" w:rsidR="008D133D" w:rsidRDefault="006E5B3D" w:rsidP="00CD19C4">
      <w:r w:rsidRPr="006E5B3D">
        <w:t>The task of producing the additional rice to meet the expected demands of the year 2025 poses a major challenge. The danger is that stability in rice production is linked to social and political stability of the countries in the Asia-Pacific Region (Hossain, 1996). The scope of area expansion in some countries is offset by the reduction in rice lands in major rice producing countries. So</w:t>
      </w:r>
    </w:p>
    <w:p w14:paraId="7338D4B6" w14:textId="294C6456" w:rsidR="00E93DF6" w:rsidRDefault="00097298" w:rsidP="00CD19C4">
      <w:r w:rsidRPr="00097298">
        <w:t>The question turns more problematic when we think that production increases have to be realized annually using less land, less people, less water and less pesticides. T</w:t>
      </w:r>
    </w:p>
    <w:p w14:paraId="080522C9" w14:textId="5D997ED8" w:rsidR="00E93DF6" w:rsidRDefault="00A12887" w:rsidP="00CD19C4">
      <w:r w:rsidRPr="00A12887">
        <w:t>The research scientists should understand well the farmers’ constraints to high rice productivity and provide them with appropriate technological packages for specific locations to bridge the gap under participatory approaches (IRRI, 1998; Price and Balasubramanian, 1998). The extension service should ensure that farmers use correctly and systematically recommended technological packages (ICMPs) in the rice fields, through effective training and demonstrations. For</w:t>
      </w:r>
    </w:p>
    <w:p w14:paraId="4999EEB2" w14:textId="2DC91597" w:rsidR="00E93DF6" w:rsidRPr="00A12887" w:rsidRDefault="00A12887" w:rsidP="00CD19C4">
      <w:pPr>
        <w:rPr>
          <w:color w:val="FF0000"/>
        </w:rPr>
      </w:pPr>
      <w:r w:rsidRPr="00A12887">
        <w:rPr>
          <w:color w:val="FF0000"/>
        </w:rPr>
        <w:t>Bridging the rice yield gap in the Asia-Pacific Region</w:t>
      </w:r>
    </w:p>
    <w:p w14:paraId="57678D3B" w14:textId="1F6E4C50" w:rsidR="00E93DF6" w:rsidRDefault="00027762" w:rsidP="00CD19C4">
      <w:r w:rsidRPr="00027762">
        <w:t>Crops can be established using dry seed, pre‐germinated seed and seedlings. The most suitable planting technique depends on locality, soil type, and crop ecosystem. Crops can be direct seeded by hand broadcast, dibbling, line sowing or drilled using a machine in both wet and dry soil. Transplanted crops can be established manually, either in rows or randomly, or by machine. Direct seeded crops tend to mature faster than transplanted crops but often face more competition from weeds.</w:t>
      </w:r>
    </w:p>
    <w:p w14:paraId="1644EEC7" w14:textId="77777777" w:rsidR="00027762" w:rsidRPr="00027762" w:rsidRDefault="00027762" w:rsidP="00027762">
      <w:pPr>
        <w:spacing w:line="360" w:lineRule="auto"/>
        <w:rPr>
          <w:rFonts w:ascii="Times New Roman" w:hAnsi="Times New Roman" w:cs="Times New Roman"/>
          <w:color w:val="FF0000"/>
          <w:sz w:val="24"/>
          <w:szCs w:val="24"/>
        </w:rPr>
      </w:pPr>
      <w:r w:rsidRPr="00027762">
        <w:rPr>
          <w:color w:val="FF0000"/>
        </w:rPr>
        <w:t>Rice Production Manual</w:t>
      </w:r>
    </w:p>
    <w:p w14:paraId="34312B98" w14:textId="62D3FDC9" w:rsidR="00E93DF6" w:rsidRPr="00182462" w:rsidRDefault="00182462" w:rsidP="00CD19C4">
      <w:pPr>
        <w:rPr>
          <w:color w:val="FF0000"/>
        </w:rPr>
      </w:pPr>
      <w:r w:rsidRPr="00182462">
        <w:t xml:space="preserve">The important reasons for low rice yield include water shortage, weed infestation, prevalence of insect pests and diseases and inappropriate sowing method leading to low plant population. Low plant population can be optimized using a proper sowing </w:t>
      </w:r>
      <w:proofErr w:type="spellStart"/>
      <w:proofErr w:type="gramStart"/>
      <w:r w:rsidRPr="00182462">
        <w:t>method.</w:t>
      </w:r>
      <w:r w:rsidRPr="00182462">
        <w:rPr>
          <w:color w:val="FF0000"/>
        </w:rPr>
        <w:t>COMPARISON</w:t>
      </w:r>
      <w:proofErr w:type="spellEnd"/>
      <w:proofErr w:type="gramEnd"/>
      <w:r w:rsidRPr="00182462">
        <w:rPr>
          <w:color w:val="FF0000"/>
        </w:rPr>
        <w:t xml:space="preserve"> OF DIFFERENT PLANTING METHODS FOR OPTIMIZATION OF PLANT POPULATION OF FINE RICE ( Oryza sativa L .) IN PUNJAB </w:t>
      </w:r>
      <w:proofErr w:type="gramStart"/>
      <w:r w:rsidRPr="00182462">
        <w:rPr>
          <w:color w:val="FF0000"/>
        </w:rPr>
        <w:t>( PAKISTAN</w:t>
      </w:r>
      <w:proofErr w:type="gramEnd"/>
      <w:r w:rsidRPr="00182462">
        <w:rPr>
          <w:color w:val="FF0000"/>
        </w:rPr>
        <w:t xml:space="preserve"> )</w:t>
      </w:r>
    </w:p>
    <w:p w14:paraId="1E5164D6" w14:textId="33963744" w:rsidR="00E93DF6" w:rsidRDefault="00E93DF6" w:rsidP="00CD19C4"/>
    <w:p w14:paraId="24D2F728" w14:textId="4C609000" w:rsidR="00E93DF6" w:rsidRDefault="00E93DF6" w:rsidP="00CD19C4"/>
    <w:p w14:paraId="2F811B01" w14:textId="06F5C863" w:rsidR="00E93DF6" w:rsidRDefault="00E93DF6" w:rsidP="00CD19C4"/>
    <w:p w14:paraId="1E153B55" w14:textId="2F91FCA7" w:rsidR="00E93DF6" w:rsidRDefault="00E93DF6" w:rsidP="00CD19C4"/>
    <w:p w14:paraId="0E96652B" w14:textId="3AB3D593" w:rsidR="00E93DF6" w:rsidRDefault="00E93DF6" w:rsidP="00CD19C4"/>
    <w:p w14:paraId="20152FA9" w14:textId="67D23644" w:rsidR="00E93DF6" w:rsidRDefault="00E93DF6" w:rsidP="00CD19C4"/>
    <w:p w14:paraId="0678C0AC" w14:textId="61844486" w:rsidR="00E93DF6" w:rsidRDefault="00E93DF6" w:rsidP="00CD19C4"/>
    <w:p w14:paraId="2A45B1CE" w14:textId="4EC2FF9B" w:rsidR="00E93DF6" w:rsidRDefault="00E93DF6" w:rsidP="00CD19C4"/>
    <w:p w14:paraId="29D4B9FF" w14:textId="60F0398F" w:rsidR="00E93DF6" w:rsidRDefault="00E93DF6" w:rsidP="00CD19C4"/>
    <w:p w14:paraId="7ADD1F8D" w14:textId="1010670D" w:rsidR="00E93DF6" w:rsidRDefault="00E93DF6" w:rsidP="00CD19C4"/>
    <w:p w14:paraId="604E16E4" w14:textId="2ED1195F" w:rsidR="00E93DF6" w:rsidRDefault="00E93DF6" w:rsidP="00CD19C4"/>
    <w:p w14:paraId="26C7249C" w14:textId="40D43902" w:rsidR="00E93DF6" w:rsidRDefault="00E93DF6" w:rsidP="00CD19C4"/>
    <w:p w14:paraId="289BCE61" w14:textId="7C49321B" w:rsidR="00E93DF6" w:rsidRDefault="00E93DF6" w:rsidP="00CD19C4"/>
    <w:p w14:paraId="1F1431F8" w14:textId="64CDA9D1" w:rsidR="00E93DF6" w:rsidRDefault="00E93DF6" w:rsidP="00CD19C4"/>
    <w:p w14:paraId="40F8B601" w14:textId="206B209A" w:rsidR="00E93DF6" w:rsidRDefault="00E93DF6" w:rsidP="00CD19C4"/>
    <w:p w14:paraId="48CE7E6C" w14:textId="34D4E434" w:rsidR="00E93DF6" w:rsidRDefault="00E93DF6" w:rsidP="00CD19C4"/>
    <w:p w14:paraId="6643791A" w14:textId="4589CEF5" w:rsidR="00E93DF6" w:rsidRDefault="00E93DF6" w:rsidP="00CD19C4"/>
    <w:p w14:paraId="52D57827" w14:textId="626F4044" w:rsidR="00E93DF6" w:rsidRDefault="00E93DF6" w:rsidP="00CD19C4"/>
    <w:p w14:paraId="61015136" w14:textId="0A955CA9" w:rsidR="00E93DF6" w:rsidRDefault="00E93DF6" w:rsidP="00CD19C4"/>
    <w:p w14:paraId="1F108348" w14:textId="57892A5C" w:rsidR="00E93DF6" w:rsidRDefault="00E93DF6" w:rsidP="00CD19C4"/>
    <w:p w14:paraId="442AF705" w14:textId="77777777" w:rsidR="00E93DF6" w:rsidRDefault="00E93DF6" w:rsidP="00CD19C4"/>
    <w:p w14:paraId="03CF0C6D" w14:textId="391C5BC8" w:rsidR="00CD19C4" w:rsidRDefault="00CD19C4" w:rsidP="00CD19C4"/>
    <w:p w14:paraId="0FF9EB9D" w14:textId="21EEFABD" w:rsidR="00CD19C4" w:rsidRDefault="00CD19C4" w:rsidP="00CD19C4">
      <w:pPr>
        <w:pStyle w:val="Heading2"/>
      </w:pPr>
      <w:bookmarkStart w:id="8" w:name="_Toc529958335"/>
      <w:r w:rsidRPr="00CD19C4">
        <w:rPr>
          <w:rFonts w:ascii="Times New Roman" w:hAnsi="Times New Roman" w:cs="Times New Roman"/>
          <w:b/>
          <w:color w:val="auto"/>
          <w:sz w:val="24"/>
          <w:szCs w:val="24"/>
        </w:rPr>
        <w:t>2.2</w:t>
      </w:r>
      <w:r w:rsidRPr="00CD19C4">
        <w:rPr>
          <w:color w:val="auto"/>
        </w:rPr>
        <w:t xml:space="preserve"> </w:t>
      </w:r>
      <w:r w:rsidRPr="00CD19C4">
        <w:rPr>
          <w:rFonts w:ascii="Times New Roman" w:hAnsi="Times New Roman" w:cs="Times New Roman"/>
          <w:b/>
          <w:color w:val="auto"/>
          <w:sz w:val="24"/>
          <w:szCs w:val="24"/>
        </w:rPr>
        <w:t>Rice cultivation in Sri Lanka</w:t>
      </w:r>
      <w:bookmarkEnd w:id="8"/>
    </w:p>
    <w:p w14:paraId="3C6433D4" w14:textId="77777777" w:rsidR="00CD19C4" w:rsidRPr="00CD19C4" w:rsidRDefault="00CD19C4" w:rsidP="00CD19C4"/>
    <w:p w14:paraId="50910B9B" w14:textId="5E0FFAFE" w:rsidR="00DE53A2" w:rsidRDefault="00141C6F" w:rsidP="00495C6E">
      <w:pPr>
        <w:spacing w:line="360" w:lineRule="auto"/>
        <w:rPr>
          <w:rFonts w:ascii="Times New Roman" w:hAnsi="Times New Roman" w:cs="Times New Roman"/>
          <w:sz w:val="24"/>
          <w:szCs w:val="24"/>
        </w:rPr>
      </w:pPr>
      <w:r>
        <w:rPr>
          <w:rFonts w:ascii="Times New Roman" w:hAnsi="Times New Roman" w:cs="Times New Roman"/>
          <w:sz w:val="24"/>
          <w:szCs w:val="24"/>
        </w:rPr>
        <w:t>Agriculture can be named as the backbone of Sri Lanka</w:t>
      </w:r>
      <w:r w:rsidR="00C9160C">
        <w:rPr>
          <w:rFonts w:ascii="Times New Roman" w:hAnsi="Times New Roman" w:cs="Times New Roman"/>
          <w:sz w:val="24"/>
          <w:szCs w:val="24"/>
        </w:rPr>
        <w:t>n</w:t>
      </w:r>
      <w:r>
        <w:rPr>
          <w:rFonts w:ascii="Times New Roman" w:hAnsi="Times New Roman" w:cs="Times New Roman"/>
          <w:sz w:val="24"/>
          <w:szCs w:val="24"/>
        </w:rPr>
        <w:t xml:space="preserve"> economy on which one third of the rural population depends on </w:t>
      </w:r>
      <w:r>
        <w:rPr>
          <w:rFonts w:ascii="Times New Roman" w:hAnsi="Times New Roman" w:cs="Times New Roman"/>
          <w:sz w:val="24"/>
          <w:szCs w:val="24"/>
        </w:rPr>
        <w:fldChar w:fldCharType="begin" w:fldLock="1"/>
      </w:r>
      <w:r w:rsidR="00FE7696">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Pr>
          <w:rFonts w:ascii="Times New Roman" w:hAnsi="Times New Roman" w:cs="Times New Roman"/>
          <w:sz w:val="24"/>
          <w:szCs w:val="24"/>
        </w:rPr>
        <w:fldChar w:fldCharType="separate"/>
      </w:r>
      <w:r w:rsidRPr="00141C6F">
        <w:rPr>
          <w:rFonts w:ascii="Times New Roman" w:hAnsi="Times New Roman" w:cs="Times New Roman"/>
          <w:noProof/>
          <w:sz w:val="24"/>
          <w:szCs w:val="24"/>
        </w:rPr>
        <w:t>(Dushani and Sandika, 2009)</w:t>
      </w:r>
      <w:r>
        <w:rPr>
          <w:rFonts w:ascii="Times New Roman" w:hAnsi="Times New Roman" w:cs="Times New Roman"/>
          <w:sz w:val="24"/>
          <w:szCs w:val="24"/>
        </w:rPr>
        <w:fldChar w:fldCharType="end"/>
      </w:r>
      <w:r>
        <w:rPr>
          <w:rFonts w:ascii="Times New Roman" w:hAnsi="Times New Roman" w:cs="Times New Roman"/>
          <w:sz w:val="24"/>
          <w:szCs w:val="24"/>
        </w:rPr>
        <w:t>.</w:t>
      </w:r>
      <w:r w:rsidR="00C9160C">
        <w:rPr>
          <w:rFonts w:ascii="Times New Roman" w:hAnsi="Times New Roman" w:cs="Times New Roman"/>
          <w:sz w:val="24"/>
          <w:szCs w:val="24"/>
        </w:rPr>
        <w:t xml:space="preserve"> Among the agricultural crops rice</w:t>
      </w:r>
      <w:r w:rsidR="00BD06B9">
        <w:rPr>
          <w:rFonts w:ascii="Times New Roman" w:hAnsi="Times New Roman" w:cs="Times New Roman"/>
          <w:sz w:val="24"/>
          <w:szCs w:val="24"/>
        </w:rPr>
        <w:t>,</w:t>
      </w:r>
      <w:r w:rsidR="00C9160C">
        <w:rPr>
          <w:rFonts w:ascii="Times New Roman" w:hAnsi="Times New Roman" w:cs="Times New Roman"/>
          <w:sz w:val="24"/>
          <w:szCs w:val="24"/>
        </w:rPr>
        <w:t xml:space="preserve"> is the main contributor </w:t>
      </w:r>
      <w:r w:rsidR="00BD06B9">
        <w:rPr>
          <w:rFonts w:ascii="Times New Roman" w:hAnsi="Times New Roman" w:cs="Times New Roman"/>
          <w:sz w:val="24"/>
          <w:szCs w:val="24"/>
        </w:rPr>
        <w:t xml:space="preserve">for the rural economy which occupies </w:t>
      </w:r>
      <w:r w:rsidR="0096093E">
        <w:rPr>
          <w:rFonts w:ascii="Times New Roman" w:hAnsi="Times New Roman" w:cs="Times New Roman"/>
          <w:sz w:val="24"/>
          <w:szCs w:val="24"/>
        </w:rPr>
        <w:t xml:space="preserve">more than </w:t>
      </w:r>
      <w:r w:rsidR="00FE7696">
        <w:rPr>
          <w:rFonts w:ascii="Times New Roman" w:hAnsi="Times New Roman" w:cs="Times New Roman"/>
          <w:sz w:val="24"/>
          <w:szCs w:val="24"/>
        </w:rPr>
        <w:t xml:space="preserve">72% contribution on livelihood of them </w:t>
      </w:r>
      <w:r w:rsidR="00FE7696">
        <w:rPr>
          <w:rFonts w:ascii="Times New Roman" w:hAnsi="Times New Roman" w:cs="Times New Roman"/>
          <w:sz w:val="24"/>
          <w:szCs w:val="24"/>
        </w:rPr>
        <w:fldChar w:fldCharType="begin" w:fldLock="1"/>
      </w:r>
      <w:r w:rsidR="00EB1651">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plainTextFormattedCitation":"(Henegedara GM, 2002)","previouslyFormattedCitation":"(Henegedara GM, 2002)"},"properties":{"noteIndex":0},"schema":"https://github.com/citation-style-language/schema/raw/master/csl-citation.json"}</w:instrText>
      </w:r>
      <w:r w:rsidR="00FE7696">
        <w:rPr>
          <w:rFonts w:ascii="Times New Roman" w:hAnsi="Times New Roman" w:cs="Times New Roman"/>
          <w:sz w:val="24"/>
          <w:szCs w:val="24"/>
        </w:rPr>
        <w:fldChar w:fldCharType="separate"/>
      </w:r>
      <w:r w:rsidR="00FE7696" w:rsidRPr="00FE7696">
        <w:rPr>
          <w:rFonts w:ascii="Times New Roman" w:hAnsi="Times New Roman" w:cs="Times New Roman"/>
          <w:noProof/>
          <w:sz w:val="24"/>
          <w:szCs w:val="24"/>
        </w:rPr>
        <w:t>(Henegedara GM, 2002)</w:t>
      </w:r>
      <w:r w:rsidR="00FE7696">
        <w:rPr>
          <w:rFonts w:ascii="Times New Roman" w:hAnsi="Times New Roman" w:cs="Times New Roman"/>
          <w:sz w:val="24"/>
          <w:szCs w:val="24"/>
        </w:rPr>
        <w:fldChar w:fldCharType="end"/>
      </w:r>
      <w:r w:rsidR="00FE7696">
        <w:rPr>
          <w:rFonts w:ascii="Times New Roman" w:hAnsi="Times New Roman" w:cs="Times New Roman"/>
          <w:sz w:val="24"/>
          <w:szCs w:val="24"/>
        </w:rPr>
        <w:t xml:space="preserve">.  </w:t>
      </w:r>
    </w:p>
    <w:p w14:paraId="03E6524C" w14:textId="77777777" w:rsidR="00F86B86" w:rsidRDefault="00F86B86" w:rsidP="00495C6E">
      <w:pPr>
        <w:spacing w:line="360" w:lineRule="auto"/>
        <w:rPr>
          <w:rFonts w:ascii="Times New Roman" w:hAnsi="Times New Roman" w:cs="Times New Roman"/>
          <w:sz w:val="24"/>
          <w:szCs w:val="24"/>
        </w:rPr>
      </w:pPr>
    </w:p>
    <w:p w14:paraId="1C406822" w14:textId="6DE7940D" w:rsidR="00141C6F" w:rsidRDefault="00141C6F" w:rsidP="00BD31C2">
      <w:pPr>
        <w:spacing w:line="360" w:lineRule="auto"/>
        <w:rPr>
          <w:rFonts w:ascii="Times New Roman" w:hAnsi="Times New Roman" w:cs="Times New Roman"/>
          <w:sz w:val="24"/>
          <w:szCs w:val="24"/>
        </w:rPr>
      </w:pPr>
    </w:p>
    <w:p w14:paraId="68279D4C" w14:textId="52CA6013" w:rsidR="00141C6F" w:rsidRDefault="00141C6F" w:rsidP="00BD31C2">
      <w:pPr>
        <w:spacing w:line="360" w:lineRule="auto"/>
        <w:rPr>
          <w:rFonts w:ascii="Times New Roman" w:hAnsi="Times New Roman" w:cs="Times New Roman"/>
          <w:sz w:val="24"/>
          <w:szCs w:val="24"/>
        </w:rPr>
      </w:pPr>
    </w:p>
    <w:p w14:paraId="38D48F38" w14:textId="53EF7119" w:rsidR="00141C6F" w:rsidRDefault="00141C6F" w:rsidP="00BD31C2">
      <w:pPr>
        <w:spacing w:line="360" w:lineRule="auto"/>
        <w:rPr>
          <w:rFonts w:ascii="Times New Roman" w:hAnsi="Times New Roman" w:cs="Times New Roman"/>
          <w:sz w:val="24"/>
          <w:szCs w:val="24"/>
        </w:rPr>
      </w:pPr>
    </w:p>
    <w:p w14:paraId="23D2BD9A" w14:textId="66C0778A" w:rsidR="00467EBC" w:rsidRDefault="00467EBC" w:rsidP="00BD31C2">
      <w:pPr>
        <w:spacing w:line="360" w:lineRule="auto"/>
        <w:rPr>
          <w:rFonts w:ascii="Times New Roman" w:hAnsi="Times New Roman" w:cs="Times New Roman"/>
          <w:sz w:val="24"/>
          <w:szCs w:val="24"/>
        </w:rPr>
      </w:pPr>
    </w:p>
    <w:p w14:paraId="00B6C4A0" w14:textId="7EA1D948" w:rsidR="00467EBC" w:rsidRDefault="00467EBC" w:rsidP="00BD31C2">
      <w:pPr>
        <w:spacing w:line="360" w:lineRule="auto"/>
        <w:rPr>
          <w:rFonts w:ascii="Times New Roman" w:hAnsi="Times New Roman" w:cs="Times New Roman"/>
          <w:sz w:val="24"/>
          <w:szCs w:val="24"/>
        </w:rPr>
      </w:pPr>
    </w:p>
    <w:p w14:paraId="221990FA" w14:textId="49DB828A" w:rsidR="00467EBC" w:rsidRDefault="00467EBC" w:rsidP="00BD31C2">
      <w:pPr>
        <w:spacing w:line="360" w:lineRule="auto"/>
        <w:rPr>
          <w:rFonts w:ascii="Times New Roman" w:hAnsi="Times New Roman" w:cs="Times New Roman"/>
          <w:sz w:val="24"/>
          <w:szCs w:val="24"/>
        </w:rPr>
      </w:pPr>
    </w:p>
    <w:p w14:paraId="052BB90F" w14:textId="79672E84" w:rsidR="00467EBC" w:rsidRDefault="00467EBC" w:rsidP="00BD31C2">
      <w:pPr>
        <w:spacing w:line="360" w:lineRule="auto"/>
        <w:rPr>
          <w:rFonts w:ascii="Times New Roman" w:hAnsi="Times New Roman" w:cs="Times New Roman"/>
          <w:sz w:val="24"/>
          <w:szCs w:val="24"/>
        </w:rPr>
      </w:pPr>
    </w:p>
    <w:p w14:paraId="0F3A7BF3" w14:textId="77777777" w:rsidR="00467EBC" w:rsidRP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 xml:space="preserve">Rice is the principle con- </w:t>
      </w:r>
      <w:proofErr w:type="spellStart"/>
      <w:r w:rsidRPr="00467EBC">
        <w:rPr>
          <w:rFonts w:ascii="Times New Roman" w:hAnsi="Times New Roman" w:cs="Times New Roman"/>
          <w:sz w:val="24"/>
          <w:szCs w:val="24"/>
        </w:rPr>
        <w:t>tributor</w:t>
      </w:r>
      <w:proofErr w:type="spellEnd"/>
      <w:r w:rsidRPr="00467EBC">
        <w:rPr>
          <w:rFonts w:ascii="Times New Roman" w:hAnsi="Times New Roman" w:cs="Times New Roman"/>
          <w:sz w:val="24"/>
          <w:szCs w:val="24"/>
        </w:rPr>
        <w:t xml:space="preserve"> of the rural economy as the majority (72%) of rural households is engaged in production of rice as their main and supplementary source of live- hood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Rice is the main crop </w:t>
      </w:r>
      <w:proofErr w:type="spellStart"/>
      <w:r w:rsidRPr="00467EBC">
        <w:rPr>
          <w:rFonts w:ascii="Times New Roman" w:hAnsi="Times New Roman" w:cs="Times New Roman"/>
          <w:sz w:val="24"/>
          <w:szCs w:val="24"/>
        </w:rPr>
        <w:t>cul</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tivated</w:t>
      </w:r>
      <w:proofErr w:type="spellEnd"/>
      <w:r w:rsidRPr="00467EBC">
        <w:rPr>
          <w:rFonts w:ascii="Times New Roman" w:hAnsi="Times New Roman" w:cs="Times New Roman"/>
          <w:sz w:val="24"/>
          <w:szCs w:val="24"/>
        </w:rPr>
        <w:t xml:space="preserve"> by the majority of farmers in rural areas and it is the staple food of the 18.6 million inhabitants of Sri Lanka. Further, it is the livelihood of more than 1.8 million farmers. Rice contributes 1.8 % of country’s GDP (Central </w:t>
      </w:r>
      <w:r w:rsidRPr="00467EBC">
        <w:rPr>
          <w:rFonts w:ascii="Times New Roman" w:hAnsi="Times New Roman" w:cs="Times New Roman"/>
          <w:sz w:val="24"/>
          <w:szCs w:val="24"/>
        </w:rPr>
        <w:lastRenderedPageBreak/>
        <w:t xml:space="preserve">Bank 2008). Rice is </w:t>
      </w:r>
      <w:proofErr w:type="spellStart"/>
      <w:r w:rsidRPr="00467EBC">
        <w:rPr>
          <w:rFonts w:ascii="Times New Roman" w:hAnsi="Times New Roman" w:cs="Times New Roman"/>
          <w:sz w:val="24"/>
          <w:szCs w:val="24"/>
        </w:rPr>
        <w:t>culti</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vated</w:t>
      </w:r>
      <w:proofErr w:type="spellEnd"/>
      <w:r w:rsidRPr="00467EBC">
        <w:rPr>
          <w:rFonts w:ascii="Times New Roman" w:hAnsi="Times New Roman" w:cs="Times New Roman"/>
          <w:sz w:val="24"/>
          <w:szCs w:val="24"/>
        </w:rPr>
        <w:t xml:space="preserve"> in almost all parts of the country, except at very high altitudes, as a wetland crop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The annual per capita consumption of rice was</w:t>
      </w:r>
    </w:p>
    <w:p w14:paraId="06707565" w14:textId="51B1DC7D" w:rsid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around 92 kg in 1998 and it was dependent on the paddy production in the country and the price of imported wheat flour.</w:t>
      </w:r>
    </w:p>
    <w:p w14:paraId="23ABD570" w14:textId="4F327BFA" w:rsidR="0003751F" w:rsidRDefault="0003751F" w:rsidP="00BD31C2">
      <w:pPr>
        <w:spacing w:line="360" w:lineRule="auto"/>
        <w:rPr>
          <w:rFonts w:ascii="Times New Roman" w:hAnsi="Times New Roman" w:cs="Times New Roman"/>
          <w:sz w:val="24"/>
          <w:szCs w:val="24"/>
        </w:rPr>
      </w:pPr>
    </w:p>
    <w:p w14:paraId="5ECB13BD" w14:textId="2FC12569" w:rsidR="00F40783" w:rsidRDefault="00F40783" w:rsidP="00BD31C2">
      <w:pPr>
        <w:spacing w:line="360" w:lineRule="auto"/>
        <w:rPr>
          <w:rFonts w:ascii="Times New Roman" w:hAnsi="Times New Roman" w:cs="Times New Roman"/>
          <w:sz w:val="24"/>
          <w:szCs w:val="24"/>
        </w:rPr>
      </w:pPr>
    </w:p>
    <w:p w14:paraId="1FC4E844" w14:textId="1BFB54B6" w:rsidR="00F40783" w:rsidRPr="00B233DC" w:rsidRDefault="00B233DC" w:rsidP="00BD31C2">
      <w:pPr>
        <w:spacing w:line="360" w:lineRule="auto"/>
        <w:rPr>
          <w:rFonts w:ascii="Times New Roman" w:hAnsi="Times New Roman" w:cs="Times New Roman"/>
          <w:color w:val="C00000"/>
          <w:sz w:val="24"/>
          <w:szCs w:val="24"/>
        </w:rPr>
      </w:pPr>
      <w:r w:rsidRPr="00B233DC">
        <w:rPr>
          <w:rFonts w:ascii="Times New Roman" w:hAnsi="Times New Roman" w:cs="Times New Roman"/>
          <w:sz w:val="24"/>
          <w:szCs w:val="24"/>
        </w:rPr>
        <w:t>The main difference between the two methods are direct seedling method, the seeds are sown directly in wet or dry field, whereas in transplanting method, seedling are first raised in seedbed in the nursery and uprooted for transplanting manually or mechanically.</w:t>
      </w:r>
      <w:r>
        <w:rPr>
          <w:rFonts w:ascii="Times New Roman" w:hAnsi="Times New Roman" w:cs="Times New Roman"/>
          <w:sz w:val="24"/>
          <w:szCs w:val="24"/>
        </w:rPr>
        <w:t xml:space="preserve"> </w:t>
      </w:r>
      <w:r w:rsidRPr="00B233DC">
        <w:rPr>
          <w:rFonts w:ascii="Times New Roman" w:hAnsi="Times New Roman" w:cs="Times New Roman"/>
          <w:color w:val="C00000"/>
          <w:sz w:val="24"/>
          <w:szCs w:val="24"/>
        </w:rPr>
        <w:t xml:space="preserve">Development and performance </w:t>
      </w:r>
    </w:p>
    <w:p w14:paraId="116974EC" w14:textId="36CF6761" w:rsidR="007E6D8A" w:rsidRDefault="007E6D8A" w:rsidP="00B646B0">
      <w:pPr>
        <w:spacing w:line="360" w:lineRule="auto"/>
        <w:rPr>
          <w:rFonts w:ascii="Times New Roman" w:hAnsi="Times New Roman" w:cs="Times New Roman"/>
          <w:sz w:val="24"/>
          <w:szCs w:val="24"/>
        </w:rPr>
      </w:pPr>
    </w:p>
    <w:p w14:paraId="1990313F" w14:textId="77777777" w:rsidR="009D73CE" w:rsidRPr="009D73CE" w:rsidRDefault="009D73CE" w:rsidP="009D73CE">
      <w:pPr>
        <w:spacing w:line="360" w:lineRule="auto"/>
        <w:rPr>
          <w:rFonts w:ascii="Times New Roman" w:hAnsi="Times New Roman" w:cs="Times New Roman"/>
          <w:sz w:val="24"/>
          <w:szCs w:val="24"/>
        </w:rPr>
      </w:pPr>
      <w:r w:rsidRPr="009D73CE">
        <w:rPr>
          <w:rFonts w:ascii="Times New Roman" w:hAnsi="Times New Roman" w:cs="Times New Roman"/>
          <w:sz w:val="24"/>
          <w:szCs w:val="24"/>
        </w:rPr>
        <w:t>Over 75% of the world supply is consumed by people in Asian countries and thus rice is of immense importance to food security of Asia. The demand for rice is expected to increase further in view of expected increase in the population.</w:t>
      </w:r>
    </w:p>
    <w:p w14:paraId="084CBBA9" w14:textId="28F6AA08" w:rsidR="00B233DC" w:rsidRPr="00DB34FE" w:rsidRDefault="00DB34FE" w:rsidP="00B646B0">
      <w:pPr>
        <w:spacing w:line="360" w:lineRule="auto"/>
        <w:rPr>
          <w:rFonts w:ascii="Times New Roman" w:hAnsi="Times New Roman" w:cs="Times New Roman"/>
          <w:color w:val="FF0000"/>
          <w:sz w:val="24"/>
          <w:szCs w:val="24"/>
        </w:rPr>
      </w:pPr>
      <w:r w:rsidRPr="00DB34FE">
        <w:rPr>
          <w:color w:val="FF0000"/>
        </w:rPr>
        <w:t xml:space="preserve">Biology of </w:t>
      </w:r>
      <w:proofErr w:type="spellStart"/>
      <w:r w:rsidRPr="00DB34FE">
        <w:rPr>
          <w:color w:val="FF0000"/>
        </w:rPr>
        <w:t>Rice.Pdf</w:t>
      </w:r>
      <w:proofErr w:type="spellEnd"/>
    </w:p>
    <w:p w14:paraId="4CF974A1" w14:textId="18FC3051" w:rsidR="00B233DC" w:rsidRDefault="00B233DC" w:rsidP="00B646B0">
      <w:pPr>
        <w:spacing w:line="360" w:lineRule="auto"/>
        <w:rPr>
          <w:rFonts w:ascii="Times New Roman" w:hAnsi="Times New Roman" w:cs="Times New Roman"/>
          <w:sz w:val="24"/>
          <w:szCs w:val="24"/>
        </w:rPr>
      </w:pPr>
    </w:p>
    <w:p w14:paraId="1DD64628" w14:textId="404E1EE2" w:rsidR="00B233DC" w:rsidRDefault="00B233DC" w:rsidP="00B646B0">
      <w:pPr>
        <w:spacing w:line="360" w:lineRule="auto"/>
        <w:rPr>
          <w:rFonts w:ascii="Times New Roman" w:hAnsi="Times New Roman" w:cs="Times New Roman"/>
          <w:sz w:val="24"/>
          <w:szCs w:val="24"/>
        </w:rPr>
      </w:pPr>
    </w:p>
    <w:p w14:paraId="1003A057" w14:textId="762AF415" w:rsidR="00B233DC" w:rsidRDefault="00B233DC" w:rsidP="00B646B0">
      <w:pPr>
        <w:spacing w:line="360" w:lineRule="auto"/>
        <w:rPr>
          <w:rFonts w:ascii="Times New Roman" w:hAnsi="Times New Roman" w:cs="Times New Roman"/>
          <w:sz w:val="24"/>
          <w:szCs w:val="24"/>
        </w:rPr>
      </w:pPr>
    </w:p>
    <w:p w14:paraId="68E2B898" w14:textId="5CD09FDF" w:rsidR="00B233DC" w:rsidRDefault="00B233DC" w:rsidP="00B646B0">
      <w:pPr>
        <w:spacing w:line="360" w:lineRule="auto"/>
        <w:rPr>
          <w:rFonts w:ascii="Times New Roman" w:hAnsi="Times New Roman" w:cs="Times New Roman"/>
          <w:sz w:val="24"/>
          <w:szCs w:val="24"/>
        </w:rPr>
      </w:pPr>
    </w:p>
    <w:p w14:paraId="4A920321" w14:textId="5E8EF003" w:rsidR="00B233DC" w:rsidRDefault="00B233DC" w:rsidP="00B646B0">
      <w:pPr>
        <w:spacing w:line="360" w:lineRule="auto"/>
        <w:rPr>
          <w:rFonts w:ascii="Times New Roman" w:hAnsi="Times New Roman" w:cs="Times New Roman"/>
          <w:sz w:val="24"/>
          <w:szCs w:val="24"/>
        </w:rPr>
      </w:pPr>
    </w:p>
    <w:p w14:paraId="2C9A99ED" w14:textId="420FF615" w:rsidR="00B233DC" w:rsidRDefault="00B233DC" w:rsidP="00B646B0">
      <w:pPr>
        <w:spacing w:line="360" w:lineRule="auto"/>
        <w:rPr>
          <w:rFonts w:ascii="Times New Roman" w:hAnsi="Times New Roman" w:cs="Times New Roman"/>
          <w:sz w:val="24"/>
          <w:szCs w:val="24"/>
        </w:rPr>
      </w:pPr>
    </w:p>
    <w:p w14:paraId="79606D6D" w14:textId="3468E964" w:rsidR="00B233DC" w:rsidRDefault="00B233DC" w:rsidP="00B646B0">
      <w:pPr>
        <w:spacing w:line="360" w:lineRule="auto"/>
        <w:rPr>
          <w:rFonts w:ascii="Times New Roman" w:hAnsi="Times New Roman" w:cs="Times New Roman"/>
          <w:sz w:val="24"/>
          <w:szCs w:val="24"/>
        </w:rPr>
      </w:pPr>
    </w:p>
    <w:p w14:paraId="37CE6238" w14:textId="039ABD5D" w:rsidR="00543295" w:rsidRDefault="00543295" w:rsidP="00B646B0">
      <w:pPr>
        <w:spacing w:line="360" w:lineRule="auto"/>
        <w:rPr>
          <w:rFonts w:ascii="Times New Roman" w:hAnsi="Times New Roman" w:cs="Times New Roman"/>
          <w:sz w:val="24"/>
          <w:szCs w:val="24"/>
        </w:rPr>
      </w:pPr>
    </w:p>
    <w:p w14:paraId="625F430B" w14:textId="7B9BE7EA" w:rsidR="00543295" w:rsidRDefault="00543295" w:rsidP="00B646B0">
      <w:pPr>
        <w:spacing w:line="360" w:lineRule="auto"/>
        <w:rPr>
          <w:rFonts w:ascii="Times New Roman" w:hAnsi="Times New Roman" w:cs="Times New Roman"/>
          <w:sz w:val="24"/>
          <w:szCs w:val="24"/>
        </w:rPr>
      </w:pPr>
    </w:p>
    <w:p w14:paraId="271D03EE" w14:textId="1F2C881F" w:rsidR="00543295" w:rsidRDefault="00543295" w:rsidP="00B646B0">
      <w:pPr>
        <w:spacing w:line="360" w:lineRule="auto"/>
        <w:rPr>
          <w:rFonts w:ascii="Times New Roman" w:hAnsi="Times New Roman" w:cs="Times New Roman"/>
          <w:sz w:val="24"/>
          <w:szCs w:val="24"/>
        </w:rPr>
      </w:pPr>
    </w:p>
    <w:p w14:paraId="0A6ECBC1" w14:textId="578B7152" w:rsidR="00543295" w:rsidRDefault="00543295" w:rsidP="00B646B0">
      <w:pPr>
        <w:spacing w:line="360" w:lineRule="auto"/>
        <w:rPr>
          <w:rFonts w:ascii="Times New Roman" w:hAnsi="Times New Roman" w:cs="Times New Roman"/>
          <w:sz w:val="24"/>
          <w:szCs w:val="24"/>
        </w:rPr>
      </w:pPr>
    </w:p>
    <w:p w14:paraId="1B873833" w14:textId="77777777" w:rsidR="00543295" w:rsidRDefault="00543295" w:rsidP="00B646B0">
      <w:pPr>
        <w:spacing w:line="360" w:lineRule="auto"/>
        <w:rPr>
          <w:rFonts w:ascii="Times New Roman" w:hAnsi="Times New Roman" w:cs="Times New Roman"/>
          <w:sz w:val="24"/>
          <w:szCs w:val="24"/>
        </w:rPr>
      </w:pPr>
    </w:p>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054F67BC" w:rsidR="007E6D8A" w:rsidRPr="003C15B6" w:rsidRDefault="003C15B6" w:rsidP="00B646B0">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5F8F5940" w14:textId="2D440252" w:rsidR="007E6D8A"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2519C0A2" w14:textId="6A187256" w:rsid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The genus Oryza belongs to the trib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of the family </w:t>
      </w:r>
      <w:proofErr w:type="spellStart"/>
      <w:r w:rsidRPr="003C15B6">
        <w:rPr>
          <w:rFonts w:ascii="Times New Roman" w:hAnsi="Times New Roman" w:cs="Times New Roman"/>
          <w:color w:val="000000" w:themeColor="text1"/>
          <w:sz w:val="24"/>
          <w:szCs w:val="24"/>
        </w:rPr>
        <w:t>Poaceae</w:t>
      </w:r>
      <w:proofErr w:type="spellEnd"/>
      <w:r w:rsidRPr="003C15B6">
        <w:rPr>
          <w:rFonts w:ascii="Times New Roman" w:hAnsi="Times New Roman" w:cs="Times New Roman"/>
          <w:color w:val="000000" w:themeColor="text1"/>
          <w:sz w:val="24"/>
          <w:szCs w:val="24"/>
        </w:rPr>
        <w:t xml:space="preserve"> (http://www.ncbi.nlm.nih.gov/Taxonomy/Browser/wwwtax.cgi). There are 12 genera within th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tribe (Vaughan 1994). The genus Oryza contains approximately 22 species of which 20 are wild species and two, O. sativa and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are cultivated (Vaughan 1994).</w:t>
      </w:r>
    </w:p>
    <w:p w14:paraId="46E73A44" w14:textId="02F82F3E" w:rsidR="003C15B6" w:rsidRP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O. sativa is the most widely grown of the two cultivated species. It is grown worldwide, including in Asian, North and South American, European Union, Middle Eastern and African countries.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however, is grown solely in West African countries. O. sativa and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sativa hybrids are replacing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in many parts of Africa due to higher yields (Linares 2002)</w:t>
      </w:r>
    </w:p>
    <w:p w14:paraId="524B4933" w14:textId="77777777" w:rsidR="003C15B6" w:rsidRPr="003C15B6" w:rsidRDefault="003C15B6" w:rsidP="003C15B6">
      <w:pPr>
        <w:spacing w:line="360" w:lineRule="auto"/>
        <w:rPr>
          <w:rFonts w:ascii="Times New Roman" w:hAnsi="Times New Roman" w:cs="Times New Roman"/>
          <w:color w:val="FF0000"/>
          <w:sz w:val="24"/>
          <w:szCs w:val="24"/>
        </w:rPr>
      </w:pPr>
      <w:r w:rsidRPr="003C15B6">
        <w:rPr>
          <w:color w:val="FF0000"/>
        </w:rPr>
        <w:t xml:space="preserve">The Biology and Ecology of Rice </w:t>
      </w:r>
      <w:proofErr w:type="gramStart"/>
      <w:r w:rsidRPr="003C15B6">
        <w:rPr>
          <w:color w:val="FF0000"/>
        </w:rPr>
        <w:t>( Oryza</w:t>
      </w:r>
      <w:proofErr w:type="gramEnd"/>
      <w:r w:rsidRPr="003C15B6">
        <w:rPr>
          <w:color w:val="FF0000"/>
        </w:rPr>
        <w:t xml:space="preserve"> sativa L .) in Australia</w:t>
      </w:r>
    </w:p>
    <w:p w14:paraId="0BD19FED" w14:textId="5A6E7992" w:rsidR="007E6D8A" w:rsidRDefault="00F46C2D" w:rsidP="00F46C2D">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sidR="00B13339">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indispensable caloric cereal food </w:t>
      </w:r>
      <w:proofErr w:type="gramStart"/>
      <w:r w:rsidRPr="00F46C2D">
        <w:rPr>
          <w:rFonts w:ascii="Times New Roman" w:hAnsi="Times New Roman" w:cs="Times New Roman"/>
          <w:sz w:val="24"/>
          <w:szCs w:val="24"/>
        </w:rPr>
        <w:t>crop</w:t>
      </w:r>
      <w:proofErr w:type="gramEnd"/>
      <w:r w:rsidRPr="00F46C2D">
        <w:rPr>
          <w:rFonts w:ascii="Times New Roman" w:hAnsi="Times New Roman" w:cs="Times New Roman"/>
          <w:sz w:val="24"/>
          <w:szCs w:val="24"/>
        </w:rPr>
        <w:t xml:space="preserve"> in Ghana. Beyond providing sustenance through growing, earning income and consuming, rice plays an integral, but important cultural role in many rural communities of Ghana</w:t>
      </w:r>
    </w:p>
    <w:p w14:paraId="5B3AC109" w14:textId="7A5B3BC5" w:rsidR="00B13339" w:rsidRPr="00B13339" w:rsidRDefault="00B13339" w:rsidP="00F46C2D">
      <w:pPr>
        <w:spacing w:line="360" w:lineRule="auto"/>
        <w:rPr>
          <w:rFonts w:ascii="Times New Roman" w:hAnsi="Times New Roman" w:cs="Times New Roman"/>
          <w:color w:val="FF0000"/>
          <w:sz w:val="24"/>
          <w:szCs w:val="24"/>
        </w:rPr>
      </w:pPr>
      <w:proofErr w:type="gramStart"/>
      <w:r w:rsidRPr="00B13339">
        <w:rPr>
          <w:color w:val="FF0000"/>
        </w:rPr>
        <w:lastRenderedPageBreak/>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28F312D1" w:rsidR="00543295" w:rsidRDefault="00543295"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9" w:name="_Toc529958336"/>
      <w:r w:rsidRPr="000C45A5">
        <w:rPr>
          <w:rFonts w:ascii="Times New Roman" w:hAnsi="Times New Roman" w:cs="Times New Roman"/>
          <w:b/>
          <w:color w:val="auto"/>
          <w:sz w:val="40"/>
          <w:szCs w:val="40"/>
        </w:rPr>
        <w:t>2.4 Constrains with Rice Cultivation in Sri Lanka</w:t>
      </w:r>
      <w:bookmarkEnd w:id="9"/>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lastRenderedPageBreak/>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w:t>
      </w:r>
      <w:r w:rsidRPr="00182F56">
        <w:rPr>
          <w:color w:val="00B0F0"/>
        </w:rPr>
        <w:lastRenderedPageBreak/>
        <w:t xml:space="preserve">Khan AS. 1995. Performance evaluation of </w:t>
      </w:r>
      <w:proofErr w:type="spellStart"/>
      <w:r w:rsidRPr="00182F56">
        <w:rPr>
          <w:color w:val="00B0F0"/>
        </w:rPr>
        <w:t>Yanmar</w:t>
      </w:r>
      <w:proofErr w:type="spellEnd"/>
      <w:r w:rsidRPr="00182F56">
        <w:rPr>
          <w:color w:val="00B0F0"/>
        </w:rPr>
        <w:t xml:space="preserve"> paddy </w:t>
      </w:r>
      <w:proofErr w:type="spellStart"/>
      <w:r w:rsidRPr="00182F56">
        <w:rPr>
          <w:color w:val="00B0F0"/>
        </w:rPr>
        <w:t>transplanter</w:t>
      </w:r>
      <w:proofErr w:type="spellEnd"/>
      <w:r w:rsidRPr="00182F56">
        <w:rPr>
          <w:color w:val="00B0F0"/>
        </w:rPr>
        <w:t xml:space="preserve">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543295">
        <w:rPr>
          <w:color w:val="000000" w:themeColor="text1"/>
        </w:rPr>
        <w:t>Timeliness of transplanting is essential for optimizing the yield and this can</w:t>
      </w:r>
      <w:r>
        <w:rPr>
          <w:color w:val="000000" w:themeColor="text1"/>
        </w:rPr>
        <w:t xml:space="preserve"> </w:t>
      </w:r>
      <w:r w:rsidRPr="00543295">
        <w:rPr>
          <w:color w:val="000000" w:themeColor="text1"/>
        </w:rPr>
        <w:t>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improper fixation of nursery plants in the soil, a higher percentage of </w:t>
      </w:r>
      <w:r>
        <w:lastRenderedPageBreak/>
        <w:t>missing plantation and un-even transplantation in paddy fields, i.e. dense and thin planted patches in the field.</w:t>
      </w:r>
      <w:r w:rsidR="007D23A8">
        <w:t xml:space="preserve"> </w:t>
      </w:r>
      <w:r w:rsidR="007D23A8" w:rsidRPr="007D23A8">
        <w:rPr>
          <w:color w:val="FF0000"/>
        </w:rPr>
        <w:t xml:space="preserve">Diffusion Possibilities of Mechanical Rice </w:t>
      </w:r>
      <w:proofErr w:type="spellStart"/>
      <w:r w:rsidR="007D23A8" w:rsidRPr="007D23A8">
        <w:rPr>
          <w:color w:val="FF0000"/>
        </w:rPr>
        <w:t>Transplanters</w:t>
      </w:r>
      <w:proofErr w:type="spellEnd"/>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4AAFF54B" w14:textId="2FBB4694" w:rsidR="000C45A5" w:rsidRDefault="00DD115B" w:rsidP="00EB1651">
      <w:r w:rsidRPr="00DD115B">
        <w:t xml:space="preserve">Though a contract system for undertaking transplanting evolved during this period, the careless attitude of contract </w:t>
      </w:r>
      <w:proofErr w:type="spellStart"/>
      <w:r w:rsidRPr="00DD115B">
        <w:t>labourers</w:t>
      </w:r>
      <w:proofErr w:type="spellEnd"/>
      <w:r w:rsidRPr="00DD115B">
        <w:t xml:space="preserve"> (aggressive pulling of seedlings from the nursery, clipping seedlings and transplanting at more depth with insufficient plant density, </w:t>
      </w:r>
      <w:proofErr w:type="spellStart"/>
      <w:r w:rsidRPr="00DD115B">
        <w:t>etc</w:t>
      </w:r>
      <w:proofErr w:type="spellEnd"/>
      <w:r w:rsidRPr="00DD115B">
        <w:t xml:space="preserve">) to complete the work in the shortest possible time has been affecting the productivity of rice in Bangladesh. Though the work standards have been declining, these contract </w:t>
      </w:r>
      <w:proofErr w:type="spellStart"/>
      <w:r w:rsidRPr="00DD115B">
        <w:t>labourers</w:t>
      </w:r>
      <w:proofErr w:type="spellEnd"/>
      <w:r w:rsidRPr="00DD115B">
        <w:t xml:space="preserve"> have started demanding higher wages every year.</w:t>
      </w:r>
    </w:p>
    <w:p w14:paraId="5BD8A5F5" w14:textId="64C300A3" w:rsidR="000C45A5" w:rsidRPr="00DD115B" w:rsidRDefault="00DD115B" w:rsidP="00EB1651">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047B6A7C" w14:textId="2944D734" w:rsidR="000C45A5" w:rsidRDefault="000C45A5" w:rsidP="00EB1651"/>
    <w:p w14:paraId="36A42722" w14:textId="77777777" w:rsidR="003475B3" w:rsidRDefault="003475B3" w:rsidP="003475B3">
      <w:r>
        <w:t>The shifting agronomy to direct-seeded rice, necessitated by the</w:t>
      </w:r>
    </w:p>
    <w:p w14:paraId="539AC801" w14:textId="77777777" w:rsidR="003475B3" w:rsidRDefault="003475B3" w:rsidP="003475B3">
      <w:r>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5100B850" w14:textId="27FA97B5" w:rsidR="00543295" w:rsidRPr="003475B3" w:rsidRDefault="003475B3" w:rsidP="003475B3">
      <w:pPr>
        <w:rPr>
          <w:color w:val="FF0000"/>
        </w:rPr>
      </w:pPr>
      <w:r w:rsidRPr="003475B3">
        <w:rPr>
          <w:color w:val="FF0000"/>
        </w:rPr>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0B423287" w14:textId="05990E2F" w:rsidR="00543295" w:rsidRDefault="00543295" w:rsidP="00EB1651"/>
    <w:p w14:paraId="6CD2FFD7" w14:textId="77777777" w:rsidR="00B13339" w:rsidRDefault="00B13339" w:rsidP="00B13339">
      <w:r>
        <w:t>In rice, the planting methods have an impact on</w:t>
      </w:r>
    </w:p>
    <w:p w14:paraId="75ADD9CE" w14:textId="77777777" w:rsidR="00B13339" w:rsidRDefault="00B13339" w:rsidP="00B13339">
      <w:r>
        <w:t xml:space="preserve">the growth and yield besides cultivation cost and </w:t>
      </w:r>
      <w:proofErr w:type="spellStart"/>
      <w:r>
        <w:t>labour</w:t>
      </w:r>
      <w:proofErr w:type="spellEnd"/>
      <w:r>
        <w:t xml:space="preserve"> requirements</w:t>
      </w:r>
    </w:p>
    <w:p w14:paraId="2989BA09" w14:textId="77777777" w:rsidR="00B13339" w:rsidRDefault="00B13339" w:rsidP="00B13339">
      <w:r>
        <w:t>(</w:t>
      </w:r>
      <w:proofErr w:type="spellStart"/>
      <w:r>
        <w:t>Sanjitha</w:t>
      </w:r>
      <w:proofErr w:type="spellEnd"/>
    </w:p>
    <w:p w14:paraId="5BC1C9D5" w14:textId="094015CF" w:rsidR="00543295" w:rsidRPr="00B13339" w:rsidRDefault="00B13339" w:rsidP="00B13339">
      <w:pPr>
        <w:rPr>
          <w:color w:val="FF0000"/>
        </w:rPr>
      </w:pPr>
      <w:r>
        <w:t xml:space="preserve">Rani and </w:t>
      </w:r>
      <w:proofErr w:type="spellStart"/>
      <w:r>
        <w:t>Jayakiran</w:t>
      </w:r>
      <w:proofErr w:type="spellEnd"/>
      <w:r>
        <w:t>, 2010).</w:t>
      </w:r>
      <w:r w:rsidRPr="00B13339">
        <w:t xml:space="preserve"> </w:t>
      </w: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5AA9DBD0" w14:textId="416297C6" w:rsidR="00A81059" w:rsidRDefault="00A81059" w:rsidP="00EB1651"/>
    <w:p w14:paraId="7E655F44" w14:textId="1204B9D4" w:rsidR="00A81059" w:rsidRDefault="00A81059" w:rsidP="00EB1651"/>
    <w:p w14:paraId="5A59B2E3" w14:textId="3E308322" w:rsidR="00A81059" w:rsidRDefault="00A81059" w:rsidP="00EB1651"/>
    <w:p w14:paraId="662392EE" w14:textId="7DC89DA8" w:rsidR="00A81059" w:rsidRDefault="00A81059" w:rsidP="00EB1651"/>
    <w:p w14:paraId="14553723" w14:textId="2430EBFE" w:rsidR="00A81059" w:rsidRDefault="00A81059" w:rsidP="00EB1651"/>
    <w:p w14:paraId="03DA448C" w14:textId="67845718" w:rsidR="00A81059" w:rsidRDefault="00A81059" w:rsidP="00EB1651"/>
    <w:p w14:paraId="5B0E2250" w14:textId="484734CC" w:rsidR="00A81059" w:rsidRDefault="00A81059" w:rsidP="00EB1651"/>
    <w:p w14:paraId="6EC158DD" w14:textId="0A7AFF90" w:rsidR="00A81059" w:rsidRDefault="00A81059" w:rsidP="00EB1651"/>
    <w:p w14:paraId="2BAAF2BB" w14:textId="0638FE59" w:rsidR="00A81059" w:rsidRDefault="00A81059" w:rsidP="00EB1651"/>
    <w:p w14:paraId="538255DF" w14:textId="4A253167" w:rsidR="003C15B6" w:rsidRDefault="003C15B6" w:rsidP="00EB1651"/>
    <w:p w14:paraId="0FE523E6" w14:textId="649EDC1C" w:rsidR="003C15B6" w:rsidRDefault="003C15B6" w:rsidP="00EB1651"/>
    <w:p w14:paraId="3D6F08CC" w14:textId="67B13FCA" w:rsidR="003C15B6" w:rsidRDefault="003C15B6" w:rsidP="00EB1651"/>
    <w:p w14:paraId="15E925BE" w14:textId="2C599914" w:rsidR="003C15B6" w:rsidRDefault="003C15B6" w:rsidP="00EB1651"/>
    <w:p w14:paraId="045270CE" w14:textId="69BE4ED3" w:rsidR="003C15B6" w:rsidRDefault="003C15B6" w:rsidP="00EB1651"/>
    <w:p w14:paraId="44E2D323" w14:textId="4CCAC16D" w:rsidR="003C15B6" w:rsidRDefault="003C15B6" w:rsidP="00EB1651"/>
    <w:p w14:paraId="196B5907" w14:textId="77777777" w:rsidR="003C15B6" w:rsidRDefault="003C15B6" w:rsidP="00EB1651"/>
    <w:p w14:paraId="1546C5CE" w14:textId="571F1D04" w:rsidR="00543295" w:rsidRDefault="00543295" w:rsidP="00EB1651"/>
    <w:p w14:paraId="5FA91099" w14:textId="73EE97DE" w:rsidR="00543295" w:rsidRDefault="00543295" w:rsidP="00EB1651"/>
    <w:p w14:paraId="23451B22" w14:textId="2D2EA804" w:rsidR="00543295" w:rsidRDefault="00543295" w:rsidP="00EB1651"/>
    <w:p w14:paraId="71F071EC" w14:textId="304F6E16" w:rsidR="00543295" w:rsidRDefault="00543295" w:rsidP="00EB1651"/>
    <w:p w14:paraId="723F0580" w14:textId="76C2F296" w:rsidR="00543295" w:rsidRDefault="00543295" w:rsidP="00EB1651"/>
    <w:p w14:paraId="537B7B29" w14:textId="4330AEEF" w:rsidR="000C45A5" w:rsidRDefault="000C45A5" w:rsidP="00EB1651"/>
    <w:p w14:paraId="219AC57D" w14:textId="376E9D03" w:rsidR="00675DDC" w:rsidRPr="000C45A5" w:rsidRDefault="00CD19C4" w:rsidP="009961C4">
      <w:pPr>
        <w:pStyle w:val="Heading2"/>
        <w:rPr>
          <w:rFonts w:ascii="Times New Roman" w:hAnsi="Times New Roman" w:cs="Times New Roman"/>
          <w:b/>
          <w:color w:val="auto"/>
          <w:sz w:val="40"/>
          <w:szCs w:val="40"/>
        </w:rPr>
      </w:pPr>
      <w:bookmarkStart w:id="10" w:name="_Toc529958337"/>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4</w:t>
      </w:r>
      <w:r w:rsidRPr="000C45A5">
        <w:rPr>
          <w:rFonts w:ascii="Times New Roman" w:hAnsi="Times New Roman" w:cs="Times New Roman"/>
          <w:b/>
          <w:color w:val="auto"/>
          <w:sz w:val="40"/>
          <w:szCs w:val="40"/>
        </w:rPr>
        <w:t xml:space="preserve"> Direct seeding of Rice</w:t>
      </w:r>
      <w:bookmarkEnd w:id="10"/>
    </w:p>
    <w:p w14:paraId="298A400D" w14:textId="37C802E6" w:rsidR="00EB1651" w:rsidRDefault="00EB1651" w:rsidP="00EB1651"/>
    <w:p w14:paraId="0F23F2AC" w14:textId="2AA7F9BD" w:rsidR="00EB1651" w:rsidRDefault="00EB1651" w:rsidP="00EB1651"/>
    <w:p w14:paraId="09247F43" w14:textId="3C20CFC3" w:rsidR="00EB1651" w:rsidRDefault="00C257E4" w:rsidP="00C257E4">
      <w:r>
        <w:t>At present, rice cultivation is as direct seeded in America, Western Europe such as Italy and French, Russia, Japan, Cuba, India, Korea, and the Philippines and in some parts of Iran, due to high technology, high labor cost and shortage of skilled labor (Akhgari,2004).</w:t>
      </w:r>
    </w:p>
    <w:p w14:paraId="72121A70" w14:textId="77777777" w:rsidR="00284E3D" w:rsidRPr="00C257E4" w:rsidRDefault="00284E3D" w:rsidP="00284E3D">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6F163090" w14:textId="431BC80E" w:rsidR="00EB1651" w:rsidRDefault="00A70D92" w:rsidP="00EB1651">
      <w:r w:rsidRPr="00A70D92">
        <w:t>The area under direct-seeded rice has been increasing as farmers in Asia seek higher productivity and profitability to offset increasing costs and scarcity of farm labor.</w:t>
      </w:r>
    </w:p>
    <w:p w14:paraId="1BD68905" w14:textId="1F6CF7C7" w:rsidR="00FB2836" w:rsidRDefault="00FB2836" w:rsidP="00EB1651">
      <w:r w:rsidRPr="00FB2836">
        <w:t>Rice is direct-seeded by essentially two methods (dry and wet seeding) based on the physical condition of the seedbed and seed (pregerminated or dry). Dry seeding is practiced in rainfed lowland, upland, and flood-prone areas. Wet seeding is a common practice in irrigated areas, and it is further subdivided into aerobic wet seeding, anaerobic wet seeding, and water seeding, based on the level of oxygen in the vicinity of the germinating seed or the depth of flood- water at seeding. Seeds</w:t>
      </w:r>
    </w:p>
    <w:p w14:paraId="326A547A" w14:textId="3437953A" w:rsidR="00FB2836" w:rsidRDefault="00FB2836" w:rsidP="00EB1651"/>
    <w:p w14:paraId="5364A1CB" w14:textId="727B095D" w:rsidR="00FB2836" w:rsidRDefault="00FB2836" w:rsidP="00EB1651">
      <w:r w:rsidRPr="00FB2836">
        <w:lastRenderedPageBreak/>
        <w:t xml:space="preserve">Direct seeding offers such advantages as faster and easier plant- </w:t>
      </w:r>
      <w:proofErr w:type="spellStart"/>
      <w:r w:rsidRPr="00FB2836">
        <w:t>ing</w:t>
      </w:r>
      <w:proofErr w:type="spellEnd"/>
      <w:r w:rsidRPr="00FB2836">
        <w:t xml:space="preserve">, reduced labor and less drudgery, earlier crop maturity by 7–10 d, more efficient water use and higher tolerance of water deficit, less methane emission, and often higher profit in areas with an assured water supply. Although labor and its associated costs may be re- </w:t>
      </w:r>
      <w:proofErr w:type="spellStart"/>
      <w:r w:rsidRPr="00FB2836">
        <w:t>duced</w:t>
      </w:r>
      <w:proofErr w:type="spellEnd"/>
      <w:r w:rsidRPr="00FB2836">
        <w:t xml:space="preserve"> for crop establishment, other technologies are essential to overcome constraints imposed by direct seeding. For example, we should enhance the interaction of crop stand establishment, water management, and weed control in relation to crop lodging in both dry- and wet-seeded rice. Technology for land preparation, precision leveling, and prevention of crop lodging must be improved in wet direct-seeded rice. Similarly, management practices and control </w:t>
      </w:r>
      <w:proofErr w:type="spellStart"/>
      <w:r w:rsidRPr="00FB2836">
        <w:t>strat</w:t>
      </w:r>
      <w:proofErr w:type="spellEnd"/>
      <w:r w:rsidRPr="00FB2836">
        <w:t xml:space="preserve">- </w:t>
      </w:r>
      <w:proofErr w:type="spellStart"/>
      <w:r w:rsidRPr="00FB2836">
        <w:t>egies</w:t>
      </w:r>
      <w:proofErr w:type="spellEnd"/>
      <w:r w:rsidRPr="00FB2836">
        <w:t xml:space="preserve"> are currently lacking for several pests (rats, snails, birds, etc.) that damage surface-sown seeds and for problem weeds that com- </w:t>
      </w:r>
      <w:proofErr w:type="spellStart"/>
      <w:r w:rsidRPr="00FB2836">
        <w:t>pete</w:t>
      </w:r>
      <w:proofErr w:type="spellEnd"/>
      <w:r w:rsidRPr="00FB2836">
        <w:t xml:space="preserve"> with rice seedlings</w:t>
      </w:r>
    </w:p>
    <w:p w14:paraId="75231776" w14:textId="075DFDAA" w:rsidR="00FB2836" w:rsidRDefault="00FB2836" w:rsidP="00EB1651">
      <w:r w:rsidRPr="00FB2836">
        <w:t>Direct seeding is becoming an attractive alternative to transplanting (TPR) of rice. Asian rice farmers are shifting to direct seeding to reduce labor input, drudgery, and cultivation cost (De Datta 1986, De Datta and Flinn 1986). The increased availability of short-duration rice varieties and cost-efficient selective herbicides has encouraged farmers to try this new method of establishing rice</w:t>
      </w:r>
    </w:p>
    <w:p w14:paraId="0EE8C5A4" w14:textId="77777777" w:rsidR="00FB2836" w:rsidRDefault="00FB2836" w:rsidP="00FB2836">
      <w:r>
        <w:t>Dry seeding</w:t>
      </w:r>
    </w:p>
    <w:p w14:paraId="3BD92260" w14:textId="148A7D03" w:rsidR="00FB2836" w:rsidRDefault="00FB2836" w:rsidP="00FB2836">
      <w:r>
        <w:t>The broadcast sowing/row seeding/drilling/dibbling of dry rice seeds on dry (or moist) soil is called dry seeding.</w:t>
      </w:r>
    </w:p>
    <w:p w14:paraId="66A94542" w14:textId="77777777" w:rsidR="003475B3" w:rsidRDefault="003475B3" w:rsidP="003475B3">
      <w:r>
        <w:t>Water seeding</w:t>
      </w:r>
    </w:p>
    <w:p w14:paraId="1FEA99C2" w14:textId="06D2E586" w:rsidR="003475B3" w:rsidRDefault="003475B3" w:rsidP="003475B3">
      <w:r>
        <w:t>Pregerminated seeds are sown directly into water depths of 20–40 cm</w:t>
      </w:r>
    </w:p>
    <w:p w14:paraId="23450821" w14:textId="0267ABA1" w:rsidR="00FB2836" w:rsidRDefault="00FB2836" w:rsidP="00FB2836">
      <w:r w:rsidRPr="00FB2836">
        <w:t>Weed pressure is often two to three times higher in D-DSR than in transplanted crops.</w:t>
      </w:r>
    </w:p>
    <w:p w14:paraId="5E2FF3A3" w14:textId="19A43CA0" w:rsidR="00FB2836" w:rsidRDefault="00FB2836" w:rsidP="00FB2836">
      <w:r w:rsidRPr="00FB2836">
        <w:t>Compared with TPR, the outbreak of insect pests and diseases is more severe in W- DSR because of high plant density and the consequent cooler, more humid, and shadier microenvironment inside the canopy</w:t>
      </w:r>
    </w:p>
    <w:p w14:paraId="2C488636" w14:textId="092F2E54" w:rsidR="00EB1651" w:rsidRPr="00FB2836" w:rsidRDefault="00FB2836" w:rsidP="00EB1651">
      <w:pPr>
        <w:rPr>
          <w:color w:val="FF0000"/>
        </w:rPr>
      </w:pPr>
      <w:r w:rsidRPr="00FB2836">
        <w:rPr>
          <w:color w:val="FF0000"/>
        </w:rPr>
        <w:t xml:space="preserve">Direct </w:t>
      </w:r>
      <w:proofErr w:type="spellStart"/>
      <w:proofErr w:type="gramStart"/>
      <w:r w:rsidRPr="00FB2836">
        <w:rPr>
          <w:color w:val="FF0000"/>
        </w:rPr>
        <w:t>seeding:research</w:t>
      </w:r>
      <w:proofErr w:type="spellEnd"/>
      <w:proofErr w:type="gramEnd"/>
      <w:r w:rsidRPr="00FB2836">
        <w:rPr>
          <w:color w:val="FF0000"/>
        </w:rPr>
        <w:t xml:space="preserve"> issues and opportunities</w:t>
      </w:r>
    </w:p>
    <w:p w14:paraId="256A1682" w14:textId="77777777" w:rsidR="00B13339" w:rsidRDefault="00B13339" w:rsidP="00B13339">
      <w:r>
        <w:t xml:space="preserve">Traditionally, rice is transplanted, but consistent increase in </w:t>
      </w:r>
      <w:proofErr w:type="spellStart"/>
      <w:r>
        <w:t>labour</w:t>
      </w:r>
      <w:proofErr w:type="spellEnd"/>
      <w:r>
        <w:t xml:space="preserve"> cost</w:t>
      </w:r>
    </w:p>
    <w:p w14:paraId="71EE3B63" w14:textId="77777777" w:rsidR="00B13339" w:rsidRDefault="00B13339" w:rsidP="00B13339">
      <w:r>
        <w:t>in recent</w:t>
      </w:r>
    </w:p>
    <w:p w14:paraId="5B692DB7" w14:textId="77777777" w:rsidR="00B13339" w:rsidRDefault="00B13339" w:rsidP="00B13339">
      <w:r>
        <w:t>times, calls for other planting</w:t>
      </w:r>
    </w:p>
    <w:p w14:paraId="4A23F857" w14:textId="45D98BD4" w:rsidR="000C45A5" w:rsidRDefault="00B13339" w:rsidP="00B13339">
      <w:r>
        <w:t xml:space="preserve">methods. As a result of increased </w:t>
      </w:r>
      <w:proofErr w:type="spellStart"/>
      <w:r>
        <w:t>labour</w:t>
      </w:r>
      <w:proofErr w:type="spellEnd"/>
      <w:r>
        <w:t xml:space="preserve"> cost, planting systems is gradually being replaced by direct sowing in many developing countries (Dawe, 2003; </w:t>
      </w:r>
      <w:proofErr w:type="spellStart"/>
      <w:r>
        <w:t>Naklang</w:t>
      </w:r>
      <w:proofErr w:type="spellEnd"/>
      <w:r>
        <w:t>, et al., 1996).</w:t>
      </w:r>
    </w:p>
    <w:p w14:paraId="45D6116B" w14:textId="2EBA243D" w:rsidR="00B13339" w:rsidRDefault="00B13339" w:rsidP="00B13339">
      <w:r w:rsidRPr="00B13339">
        <w:t xml:space="preserve">The comparatively low paddy yields recorded especially in pre-germinated seed broadcasting methods than seedling transplanting method could have been due to exposure of seeds to pest destruction and weed competition in broadcast conditions. It could be some of these problems of rice broadcasting that </w:t>
      </w:r>
      <w:proofErr w:type="spellStart"/>
      <w:r w:rsidRPr="00B13339">
        <w:t>Damkheong</w:t>
      </w:r>
      <w:proofErr w:type="spellEnd"/>
      <w:r w:rsidRPr="00B13339">
        <w:t>, et al., (1980) indicated,</w:t>
      </w:r>
    </w:p>
    <w:p w14:paraId="18115024" w14:textId="4AF12187" w:rsidR="000C45A5" w:rsidRDefault="00B13339" w:rsidP="00EB1651">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E091E8E" w14:textId="77777777" w:rsidR="00090E6B" w:rsidRDefault="00090E6B" w:rsidP="00090E6B">
      <w:r>
        <w:t xml:space="preserve">Broadcasting Sprouted Seeds in Puddled Land This method is adopted in an area where agricultural </w:t>
      </w:r>
      <w:proofErr w:type="spellStart"/>
      <w:r>
        <w:t>labourers</w:t>
      </w:r>
      <w:proofErr w:type="spellEnd"/>
      <w:r>
        <w:t xml:space="preserve"> are not easily available for</w:t>
      </w:r>
    </w:p>
    <w:p w14:paraId="7E319E27" w14:textId="0EE5D779" w:rsidR="000C45A5" w:rsidRDefault="00090E6B" w:rsidP="00090E6B">
      <w:r>
        <w:lastRenderedPageBreak/>
        <w:t xml:space="preserve">transplanting or some time </w:t>
      </w:r>
      <w:proofErr w:type="spellStart"/>
      <w:r>
        <w:t>labourers</w:t>
      </w:r>
      <w:proofErr w:type="spellEnd"/>
      <w:r>
        <w:t xml:space="preserve"> are very expensive. In this method field is prepared and puddled just like in the case of transplanting. About</w:t>
      </w:r>
    </w:p>
    <w:p w14:paraId="528706F5" w14:textId="77777777" w:rsidR="00090E6B" w:rsidRPr="00222A90" w:rsidRDefault="00090E6B" w:rsidP="00090E6B">
      <w:pPr>
        <w:spacing w:line="360" w:lineRule="auto"/>
        <w:rPr>
          <w:color w:val="FF0000"/>
        </w:rPr>
      </w:pPr>
      <w:r w:rsidRPr="00222A90">
        <w:rPr>
          <w:color w:val="FF0000"/>
        </w:rPr>
        <w:t>(Oryza sativa</w:t>
      </w:r>
    </w:p>
    <w:p w14:paraId="16D970D9" w14:textId="77777777" w:rsidR="00182462" w:rsidRDefault="00182462" w:rsidP="00182462">
      <w:r>
        <w:t>Direct</w:t>
      </w:r>
    </w:p>
    <w:p w14:paraId="52403B0E" w14:textId="2BC8DC7F" w:rsidR="000C45A5" w:rsidRDefault="00182462" w:rsidP="00182462">
      <w:r>
        <w:t>seeding is not feasible due to decreasing water availability for agriculture</w:t>
      </w:r>
    </w:p>
    <w:p w14:paraId="53BFC4D5" w14:textId="6DE5BD7F" w:rsidR="00DA613D" w:rsidRDefault="00DA613D" w:rsidP="00182462">
      <w:r w:rsidRPr="00DA613D">
        <w:t xml:space="preserve">Availability of nutrients and moisture in direct seeding has been low due to the presence of </w:t>
      </w:r>
      <w:proofErr w:type="gramStart"/>
      <w:r w:rsidRPr="00DA613D">
        <w:t>more</w:t>
      </w:r>
      <w:proofErr w:type="gramEnd"/>
      <w:r w:rsidRPr="00DA613D">
        <w:t xml:space="preserve"> number of weeds and shallow plant root growth (</w:t>
      </w:r>
      <w:proofErr w:type="spellStart"/>
      <w:r w:rsidRPr="00DA613D">
        <w:t>Craigimiles</w:t>
      </w:r>
      <w:proofErr w:type="spellEnd"/>
      <w:r w:rsidRPr="00DA613D">
        <w:t xml:space="preserve"> et al. 1968; </w:t>
      </w:r>
      <w:proofErr w:type="spellStart"/>
      <w:r w:rsidRPr="00DA613D">
        <w:t>Ramamoor</w:t>
      </w:r>
      <w:proofErr w:type="spellEnd"/>
      <w:r w:rsidRPr="00DA613D">
        <w:t xml:space="preserve"> thy et al. 1974) FP</w:t>
      </w:r>
    </w:p>
    <w:p w14:paraId="21A39B89" w14:textId="68DD4758" w:rsidR="00DA613D" w:rsidRDefault="00DA613D" w:rsidP="00182462">
      <w:r w:rsidRPr="00DA613D">
        <w:t xml:space="preserve">per panicle was produced by the DSBSW treatment. Less number of grains per panicle in direct seeding might again be explained in terms of low availability of moisture and nutrients at grain formation stage. The availability of moisture and nutrients was low due to the fact that there were </w:t>
      </w:r>
      <w:proofErr w:type="gramStart"/>
      <w:r w:rsidRPr="00DA613D">
        <w:t>more</w:t>
      </w:r>
      <w:proofErr w:type="gramEnd"/>
      <w:r w:rsidRPr="00DA613D">
        <w:t xml:space="preserve"> number of weeds in direct seeding and also roots of plant could not penetrate deep enough to exploit the soil resources fully (Jana et al. 1981; Singh et al. 1981).</w:t>
      </w:r>
    </w:p>
    <w:p w14:paraId="2ECF1885" w14:textId="65DA569F" w:rsidR="000C45A5" w:rsidRPr="00DA613D" w:rsidRDefault="00DA613D" w:rsidP="00EB1651">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5C48E664" w14:textId="73BB6417" w:rsidR="000C45A5" w:rsidRDefault="000C45A5" w:rsidP="00EB1651"/>
    <w:p w14:paraId="76FBB76B" w14:textId="31B887D2" w:rsidR="000C45A5" w:rsidRDefault="000C45A5" w:rsidP="00EB1651"/>
    <w:p w14:paraId="0F3F5830" w14:textId="0C26D533" w:rsidR="000C45A5" w:rsidRDefault="000C45A5" w:rsidP="00EB1651"/>
    <w:p w14:paraId="48CDBC00" w14:textId="17B227DD" w:rsidR="000C45A5" w:rsidRDefault="000C45A5" w:rsidP="00EB1651"/>
    <w:p w14:paraId="28B0174A" w14:textId="067A28BC" w:rsidR="000C45A5" w:rsidRDefault="000C45A5" w:rsidP="00EB1651"/>
    <w:p w14:paraId="17796647" w14:textId="27556B31" w:rsidR="000C45A5" w:rsidRDefault="000C45A5" w:rsidP="00EB1651"/>
    <w:p w14:paraId="12FDEF86" w14:textId="32DAAE6A" w:rsidR="000C45A5" w:rsidRDefault="000C45A5" w:rsidP="00EB1651"/>
    <w:p w14:paraId="0A61DDF8" w14:textId="678D352E" w:rsidR="000C45A5" w:rsidRDefault="000C45A5" w:rsidP="00EB1651"/>
    <w:p w14:paraId="2F3E077E" w14:textId="79B2482F" w:rsidR="000C45A5" w:rsidRDefault="000C45A5" w:rsidP="00EB1651"/>
    <w:p w14:paraId="478823FE" w14:textId="4CD996EC" w:rsidR="000C45A5" w:rsidRDefault="000C45A5" w:rsidP="00EB1651"/>
    <w:p w14:paraId="527FB8CB" w14:textId="08E13484" w:rsidR="000C45A5" w:rsidRDefault="000C45A5" w:rsidP="00EB1651"/>
    <w:p w14:paraId="42A86D97" w14:textId="52811830" w:rsidR="000C45A5" w:rsidRDefault="000C45A5" w:rsidP="00EB1651"/>
    <w:p w14:paraId="3D89DD94" w14:textId="48902ECB" w:rsidR="000C45A5" w:rsidRDefault="000C45A5" w:rsidP="00EB1651"/>
    <w:p w14:paraId="5E5FF6DD" w14:textId="228E6350" w:rsidR="000C45A5" w:rsidRDefault="000C45A5" w:rsidP="00EB1651"/>
    <w:p w14:paraId="4B84C489" w14:textId="3F7498C2" w:rsidR="000C45A5" w:rsidRDefault="000C45A5" w:rsidP="00EB1651"/>
    <w:p w14:paraId="77150DE9" w14:textId="77777777" w:rsidR="000C45A5" w:rsidRDefault="000C45A5" w:rsidP="00EB1651"/>
    <w:p w14:paraId="26AF2C57" w14:textId="47575BB5" w:rsidR="00543295" w:rsidRDefault="00543295" w:rsidP="00EB1651"/>
    <w:p w14:paraId="7D65FEA0" w14:textId="4CE63217" w:rsidR="00CC5880" w:rsidRDefault="00CC5880" w:rsidP="00EB1651"/>
    <w:p w14:paraId="361C80D6" w14:textId="7E875B78" w:rsidR="00CC5880" w:rsidRDefault="00CC5880" w:rsidP="00EB1651"/>
    <w:p w14:paraId="29CD009C" w14:textId="389D1772" w:rsidR="00CC5880" w:rsidRDefault="00CC5880" w:rsidP="00EB1651"/>
    <w:p w14:paraId="7D9941C8" w14:textId="7B7D9FE5" w:rsidR="00CC5880" w:rsidRDefault="00CC5880" w:rsidP="00EB1651"/>
    <w:p w14:paraId="1D6C1957" w14:textId="5714EFE7" w:rsidR="00CC5880" w:rsidRDefault="00CC5880" w:rsidP="00EB1651"/>
    <w:p w14:paraId="59444DD4" w14:textId="2C6AA0D9" w:rsidR="00CC5880" w:rsidRDefault="00CC5880" w:rsidP="00EB1651"/>
    <w:p w14:paraId="11A96EB7" w14:textId="2C0919B4" w:rsidR="00CC5880" w:rsidRDefault="00CC5880" w:rsidP="00EB1651"/>
    <w:p w14:paraId="742BE335" w14:textId="52B859C5" w:rsidR="00CC5880" w:rsidRDefault="00CC5880" w:rsidP="00EB1651"/>
    <w:p w14:paraId="0558BB9A" w14:textId="3821BF0A" w:rsidR="00CC5880" w:rsidRDefault="00CC5880" w:rsidP="00EB1651"/>
    <w:p w14:paraId="01AAB00A" w14:textId="0C30151A" w:rsidR="00CC5880" w:rsidRDefault="00CC5880" w:rsidP="00EB1651"/>
    <w:p w14:paraId="2BA63308" w14:textId="2200874D" w:rsidR="00CC5880" w:rsidRDefault="00CC5880" w:rsidP="00EB1651"/>
    <w:p w14:paraId="0953518E" w14:textId="5C6C75BC" w:rsidR="00CC5880" w:rsidRDefault="00CC5880" w:rsidP="00EB1651"/>
    <w:p w14:paraId="47ED97E2" w14:textId="77777777" w:rsidR="00CC5880" w:rsidRDefault="00CC5880" w:rsidP="00EB1651"/>
    <w:p w14:paraId="03B7FCCC" w14:textId="77777777" w:rsidR="00EB1651" w:rsidRPr="00EB1651" w:rsidRDefault="00EB1651" w:rsidP="00EB1651"/>
    <w:p w14:paraId="3CF86E3E" w14:textId="710F4B06" w:rsidR="00CD19C4" w:rsidRDefault="00CD19C4" w:rsidP="009961C4">
      <w:pPr>
        <w:pStyle w:val="Heading2"/>
        <w:rPr>
          <w:rFonts w:ascii="Times New Roman" w:hAnsi="Times New Roman" w:cs="Times New Roman"/>
          <w:b/>
          <w:color w:val="auto"/>
          <w:sz w:val="40"/>
          <w:szCs w:val="40"/>
        </w:rPr>
      </w:pPr>
      <w:bookmarkStart w:id="11" w:name="_Toc529958338"/>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 xml:space="preserve"> Transplanting of Rice</w:t>
      </w:r>
      <w:bookmarkEnd w:id="11"/>
    </w:p>
    <w:p w14:paraId="72BE0ADB" w14:textId="77777777" w:rsidR="00A372C3" w:rsidRPr="00A372C3" w:rsidRDefault="00A372C3" w:rsidP="00A372C3"/>
    <w:p w14:paraId="49192F85" w14:textId="0FDCE9C9" w:rsidR="000C45A5" w:rsidRPr="00210CC4" w:rsidRDefault="00210CC4" w:rsidP="000C45A5">
      <w:pPr>
        <w:rPr>
          <w:color w:val="FF0000"/>
        </w:rPr>
      </w:pPr>
      <w:r w:rsidRPr="00210CC4">
        <w:t xml:space="preserve">Transplanted crops will mature faster in the production </w:t>
      </w:r>
      <w:proofErr w:type="gramStart"/>
      <w:r w:rsidRPr="00210CC4">
        <w:t>field,</w:t>
      </w:r>
      <w:proofErr w:type="gramEnd"/>
      <w:r w:rsidRPr="00210CC4">
        <w:t xml:space="preserve"> however they will take 5‐10% longer after establishing the nursery to harvest. </w:t>
      </w:r>
      <w:r w:rsidRPr="00210CC4">
        <w:rPr>
          <w:color w:val="FF0000"/>
        </w:rPr>
        <w:t>Rice Production Manual</w:t>
      </w:r>
    </w:p>
    <w:p w14:paraId="4904910B" w14:textId="77777777" w:rsidR="00C257E4" w:rsidRDefault="00C257E4" w:rsidP="00C257E4">
      <w:r>
        <w:t>Transplanting is widely practiced in most of the Asian</w:t>
      </w:r>
    </w:p>
    <w:p w14:paraId="64FEB26D"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61DC56ED" w14:textId="78A8E284" w:rsidR="000C45A5" w:rsidRDefault="00C257E4" w:rsidP="00C257E4">
      <w:r>
        <w:t>Int. J. Adv. Res. Biol. Sci. (2017). 4(1): 53-57 countries (</w:t>
      </w:r>
      <w:proofErr w:type="spellStart"/>
      <w:r>
        <w:t>Mabbayad</w:t>
      </w:r>
      <w:proofErr w:type="spellEnd"/>
      <w:r>
        <w:t xml:space="preserve"> and </w:t>
      </w:r>
      <w:proofErr w:type="spellStart"/>
      <w:r>
        <w:t>Obordo</w:t>
      </w:r>
      <w:proofErr w:type="spellEnd"/>
      <w:r>
        <w:t>, 1971)</w:t>
      </w:r>
    </w:p>
    <w:p w14:paraId="5F18F30C" w14:textId="53E14CE2" w:rsidR="000C45A5" w:rsidRPr="0002413B" w:rsidRDefault="009A0C97" w:rsidP="000C45A5">
      <w:pPr>
        <w:rPr>
          <w:color w:val="FF0000"/>
        </w:rPr>
      </w:pPr>
      <w:r w:rsidRPr="009A0C97">
        <w:t xml:space="preserve">Transplanting using rice transplanter is a </w:t>
      </w:r>
      <w:proofErr w:type="gramStart"/>
      <w:r w:rsidRPr="009A0C97">
        <w:t>cost effective</w:t>
      </w:r>
      <w:proofErr w:type="gramEnd"/>
      <w:r w:rsidRPr="009A0C97">
        <w:t xml:space="preserve"> technology. It is a promising technology in due to labor shortage during peak period of rice transplanting</w:t>
      </w:r>
      <w:r>
        <w:t xml:space="preserve"> </w:t>
      </w:r>
      <w:r w:rsidR="0002413B" w:rsidRPr="0002413B">
        <w:rPr>
          <w:color w:val="FF0000"/>
        </w:rPr>
        <w:t>Tray soil management</w:t>
      </w:r>
    </w:p>
    <w:p w14:paraId="459435A2" w14:textId="1546CF81" w:rsidR="000C45A5" w:rsidRDefault="00A423FB" w:rsidP="00A423FB">
      <w:r>
        <w:t xml:space="preserve">Due to severe weed problem and grazing in lean season the farmers prefer transplanting than direct sowing of seeds. It is a </w:t>
      </w:r>
      <w:proofErr w:type="spellStart"/>
      <w:r>
        <w:t>labour</w:t>
      </w:r>
      <w:proofErr w:type="spellEnd"/>
      <w:r>
        <w:t xml:space="preserve"> intensive operation which requires 200-250 man-h/ha. During peak season </w:t>
      </w:r>
      <w:proofErr w:type="spellStart"/>
      <w:r>
        <w:t>labourers</w:t>
      </w:r>
      <w:proofErr w:type="spellEnd"/>
      <w:r>
        <w:t xml:space="preserve"> are not available. </w:t>
      </w:r>
      <w:r w:rsidRPr="00A423FB">
        <w:rPr>
          <w:color w:val="FF0000"/>
        </w:rPr>
        <w:t>Status and prospectus</w:t>
      </w:r>
    </w:p>
    <w:p w14:paraId="4F1D2330" w14:textId="77777777" w:rsidR="00B233DC" w:rsidRDefault="00B233DC" w:rsidP="00645C49">
      <w:r w:rsidRPr="00B233DC">
        <w:t xml:space="preserve">The transplanting has number of </w:t>
      </w:r>
      <w:proofErr w:type="gramStart"/>
      <w:r w:rsidRPr="00B233DC">
        <w:t>advantage</w:t>
      </w:r>
      <w:proofErr w:type="gramEnd"/>
      <w:r w:rsidRPr="00B233DC">
        <w:t xml:space="preserve"> over direct sowing, as listed below: </w:t>
      </w:r>
    </w:p>
    <w:p w14:paraId="2AF7D59A" w14:textId="77777777" w:rsidR="00B233DC" w:rsidRDefault="00B233DC" w:rsidP="00645C49">
      <w:r w:rsidRPr="00B233DC">
        <w:t xml:space="preserve">1) The time that a crop occupies the land is reduced by 3-4 weeks. </w:t>
      </w:r>
    </w:p>
    <w:p w14:paraId="6963278A" w14:textId="77777777" w:rsidR="00B233DC" w:rsidRDefault="00B233DC" w:rsidP="00645C49">
      <w:r w:rsidRPr="00B233DC">
        <w:t xml:space="preserve">2) Helps the plant a better start over the weeds. </w:t>
      </w:r>
    </w:p>
    <w:p w14:paraId="7DA1457C" w14:textId="77777777" w:rsidR="00B233DC" w:rsidRDefault="00B233DC" w:rsidP="00645C49">
      <w:r w:rsidRPr="00B233DC">
        <w:t>3) Permits optimum plant spacing, which is critical for higher yield.</w:t>
      </w:r>
    </w:p>
    <w:p w14:paraId="52BF6845" w14:textId="77777777" w:rsidR="00B233DC" w:rsidRDefault="00B233DC" w:rsidP="00645C49">
      <w:r w:rsidRPr="00B233DC">
        <w:t xml:space="preserve"> 4) Ensures uniform maturity of the crop.</w:t>
      </w:r>
    </w:p>
    <w:p w14:paraId="4778A3AA" w14:textId="77777777" w:rsidR="00B233DC" w:rsidRDefault="00B233DC" w:rsidP="00645C49">
      <w:r w:rsidRPr="00B233DC">
        <w:t xml:space="preserve"> 5) Less seed requirement. </w:t>
      </w:r>
    </w:p>
    <w:p w14:paraId="77B86582" w14:textId="7A2B8546" w:rsidR="000C45A5" w:rsidRPr="00645C49" w:rsidRDefault="00B233DC" w:rsidP="00645C49">
      <w:pPr>
        <w:rPr>
          <w:color w:val="C00000"/>
        </w:rPr>
      </w:pPr>
      <w:r w:rsidRPr="00B233DC">
        <w:lastRenderedPageBreak/>
        <w:t xml:space="preserve">6) Facilitate better weeding and intercultural operations. </w:t>
      </w:r>
      <w:r w:rsidR="00645C49" w:rsidRPr="00645C49">
        <w:rPr>
          <w:color w:val="C00000"/>
        </w:rPr>
        <w:t>Development and performance</w:t>
      </w:r>
    </w:p>
    <w:p w14:paraId="3E443E63" w14:textId="0F8430CC" w:rsidR="000C45A5" w:rsidRDefault="000C45A5" w:rsidP="000C45A5"/>
    <w:p w14:paraId="254D94B1" w14:textId="77777777" w:rsidR="00961A1C" w:rsidRDefault="00961A1C" w:rsidP="00961A1C">
      <w:r>
        <w:t>Appropriate nutrient management, proper seed rate at nursery bed and</w:t>
      </w:r>
    </w:p>
    <w:p w14:paraId="5D50CDA3" w14:textId="471ECC30" w:rsidR="000C45A5" w:rsidRDefault="00961A1C" w:rsidP="00961A1C">
      <w:r>
        <w:t xml:space="preserve">then transplanting at suitable age are the key factors to get vigorous stand in main field (Lal and Roy, 1996, </w:t>
      </w:r>
      <w:proofErr w:type="spellStart"/>
      <w:r>
        <w:t>Himeda</w:t>
      </w:r>
      <w:proofErr w:type="spellEnd"/>
      <w:r>
        <w:t>, 1994).</w:t>
      </w:r>
    </w:p>
    <w:p w14:paraId="5E959BAC"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038C3478" w14:textId="3941C6D3" w:rsidR="00961A1C" w:rsidRDefault="00BD5D18" w:rsidP="00961A1C">
      <w:r w:rsidRPr="00BD5D18">
        <w:t xml:space="preserve">Transplanting produced significantly </w:t>
      </w:r>
      <w:proofErr w:type="gramStart"/>
      <w:r w:rsidRPr="00BD5D18">
        <w:t>more</w:t>
      </w:r>
      <w:proofErr w:type="gramEnd"/>
      <w:r w:rsidRPr="00BD5D18">
        <w:t xml:space="preserve"> number of productive tillers per hill, more number of </w:t>
      </w:r>
      <w:proofErr w:type="spellStart"/>
      <w:r w:rsidRPr="00BD5D18">
        <w:t>spikelets</w:t>
      </w:r>
      <w:proofErr w:type="spellEnd"/>
      <w:r w:rsidRPr="00BD5D18">
        <w:t xml:space="preserve"> per panicle than direct sowing but planting method had no effect on </w:t>
      </w:r>
      <w:proofErr w:type="spellStart"/>
      <w:r w:rsidRPr="00BD5D18">
        <w:t>lOOO-grainweight</w:t>
      </w:r>
      <w:proofErr w:type="spellEnd"/>
      <w:r w:rsidRPr="00BD5D18">
        <w:t>.</w:t>
      </w:r>
    </w:p>
    <w:p w14:paraId="25BBB55A" w14:textId="0058A319" w:rsidR="000C45A5" w:rsidRPr="00F90819" w:rsidRDefault="00F90819" w:rsidP="000C45A5">
      <w:pPr>
        <w:rPr>
          <w:color w:val="FF0000"/>
        </w:rPr>
      </w:pPr>
      <w:r w:rsidRPr="00F90819">
        <w:rPr>
          <w:color w:val="FF0000"/>
        </w:rPr>
        <w:t>Identification of quantitative trait loci for yield and yield components in an advanced backcross population derived from the Oryza sativa variety IR64 and the wild relative O-</w:t>
      </w:r>
      <w:proofErr w:type="spellStart"/>
      <w:r w:rsidRPr="00F90819">
        <w:rPr>
          <w:color w:val="FF0000"/>
        </w:rPr>
        <w:t>rufipogon</w:t>
      </w:r>
      <w:proofErr w:type="spellEnd"/>
    </w:p>
    <w:p w14:paraId="1F7232AE" w14:textId="171ED679" w:rsidR="000C45A5" w:rsidRDefault="000C45A5" w:rsidP="000C45A5"/>
    <w:p w14:paraId="1516978F" w14:textId="4108CB7D" w:rsidR="000C45A5" w:rsidRDefault="009C4F1C" w:rsidP="000C45A5">
      <w:r w:rsidRPr="009C4F1C">
        <w:t xml:space="preserve">Although transplanting is the common method of rice production but it is more laborious, cumbersome, time consuming and entails a lot of expenditure on raising nursery, its uprooting, transporting etc., whereas for direct seeding only </w:t>
      </w:r>
      <w:proofErr w:type="gramStart"/>
      <w:r w:rsidRPr="009C4F1C">
        <w:t>two man</w:t>
      </w:r>
      <w:proofErr w:type="gramEnd"/>
      <w:r w:rsidRPr="009C4F1C">
        <w:t xml:space="preserve"> hours are required for the same area (Hashimoto et al., 1976). Careless transplanting by hired </w:t>
      </w:r>
      <w:proofErr w:type="spellStart"/>
      <w:r w:rsidRPr="009C4F1C">
        <w:t>labour</w:t>
      </w:r>
      <w:proofErr w:type="spellEnd"/>
      <w:r w:rsidRPr="009C4F1C">
        <w:t xml:space="preserve"> results in low planting densities in the farmer's field. The scarcity and high cost of farm </w:t>
      </w:r>
      <w:proofErr w:type="spellStart"/>
      <w:r w:rsidRPr="009C4F1C">
        <w:t>labour</w:t>
      </w:r>
      <w:proofErr w:type="spellEnd"/>
      <w:r w:rsidRPr="009C4F1C">
        <w:t xml:space="preserve"> invariably delay transplanting and often lead to the use of aged seedlings (</w:t>
      </w:r>
      <w:proofErr w:type="spellStart"/>
      <w:r w:rsidRPr="009C4F1C">
        <w:t>Santhi</w:t>
      </w:r>
      <w:proofErr w:type="spellEnd"/>
      <w:r w:rsidRPr="009C4F1C">
        <w:t xml:space="preserve"> et' al., 1998).</w:t>
      </w:r>
    </w:p>
    <w:p w14:paraId="097342B8" w14:textId="575CFA9A" w:rsidR="00A36325" w:rsidRDefault="00A36325" w:rsidP="000C45A5">
      <w:r w:rsidRPr="00A36325">
        <w:t>transplanting gave significantly higher paddy yield (2.77 t ha") than direct seeding (2.30</w:t>
      </w:r>
    </w:p>
    <w:p w14:paraId="0D4B90C2" w14:textId="77777777" w:rsidR="00A36325" w:rsidRDefault="00A36325" w:rsidP="00A36325">
      <w:r>
        <w:t>Transplanting produced significantly more productive tillers hiU-1</w:t>
      </w:r>
    </w:p>
    <w:p w14:paraId="2506CC26" w14:textId="5765361F" w:rsidR="00A36325" w:rsidRDefault="00A36325" w:rsidP="00A36325">
      <w:r>
        <w:t>(14.51) than direct seeding (8.30).</w:t>
      </w:r>
    </w:p>
    <w:p w14:paraId="35963EAE" w14:textId="0045FDE1" w:rsidR="00A36325" w:rsidRDefault="00A36325" w:rsidP="00A36325">
      <w:r>
        <w:t xml:space="preserve">Number of </w:t>
      </w:r>
      <w:proofErr w:type="spellStart"/>
      <w:r>
        <w:t>Spikelets</w:t>
      </w:r>
      <w:proofErr w:type="spellEnd"/>
      <w:r>
        <w:t xml:space="preserve"> Per Panicle: The number of </w:t>
      </w:r>
      <w:proofErr w:type="spellStart"/>
      <w:r>
        <w:t>spikelets</w:t>
      </w:r>
      <w:proofErr w:type="spellEnd"/>
      <w:r>
        <w:t xml:space="preserve"> </w:t>
      </w:r>
      <w:proofErr w:type="spellStart"/>
      <w:r>
        <w:t>panicle'l</w:t>
      </w:r>
      <w:proofErr w:type="spellEnd"/>
      <w:r>
        <w:t xml:space="preserve"> was significantly affected by the planting method. Transplanting significantly increased the number of </w:t>
      </w:r>
      <w:proofErr w:type="spellStart"/>
      <w:r>
        <w:t>spikelets</w:t>
      </w:r>
      <w:proofErr w:type="spellEnd"/>
      <w:r>
        <w:t xml:space="preserve"> per panicle over the direct seeding method. The maximum number of </w:t>
      </w:r>
      <w:proofErr w:type="spellStart"/>
      <w:r>
        <w:t>spiekelets</w:t>
      </w:r>
      <w:proofErr w:type="spellEnd"/>
      <w:r>
        <w:t xml:space="preserve"> panicle" obtained using transplanting could be due to sufficient amounts of moisture and nutrients available to the plants due to deep penetration and wide spread of roots at the panicle initiation and flowering stages, which eventually resulted in more panicle bearing and more number of </w:t>
      </w:r>
      <w:proofErr w:type="spellStart"/>
      <w:r>
        <w:t>spikelets</w:t>
      </w:r>
      <w:proofErr w:type="spellEnd"/>
      <w:r>
        <w:t xml:space="preserve"> </w:t>
      </w:r>
      <w:proofErr w:type="spellStart"/>
      <w:proofErr w:type="gramStart"/>
      <w:r>
        <w:t>panicle,l</w:t>
      </w:r>
      <w:proofErr w:type="spellEnd"/>
      <w:r>
        <w:t>.</w:t>
      </w:r>
      <w:proofErr w:type="gramEnd"/>
      <w:r>
        <w:t xml:space="preserve"> The plants in direct sowing method were at disadvantage due to being shallow-rooted and high infestation of weeds which further reduced the availability of moisture and nutrient to the plants.</w:t>
      </w:r>
    </w:p>
    <w:p w14:paraId="163BDFE3" w14:textId="618E1B8F" w:rsidR="00A81059" w:rsidRPr="00B10115" w:rsidRDefault="00B10115" w:rsidP="000C45A5">
      <w:pPr>
        <w:rPr>
          <w:color w:val="FF0000"/>
        </w:rPr>
      </w:pPr>
      <w:r w:rsidRPr="00B10115">
        <w:rPr>
          <w:color w:val="FF0000"/>
        </w:rPr>
        <w:t>Identification of quantitative trait loci for yield and yield components in an advanced backcross population derived from the Oryza sativa variety IR64 and the wild relative O-</w:t>
      </w:r>
      <w:proofErr w:type="spellStart"/>
      <w:r w:rsidRPr="00B10115">
        <w:rPr>
          <w:color w:val="FF0000"/>
        </w:rPr>
        <w:t>rufipogon</w:t>
      </w:r>
      <w:proofErr w:type="spellEnd"/>
    </w:p>
    <w:p w14:paraId="782E70B9" w14:textId="28A75E19" w:rsidR="00A81059" w:rsidRDefault="00A81059" w:rsidP="000C45A5"/>
    <w:p w14:paraId="519B13A5" w14:textId="77777777" w:rsidR="00C257E4" w:rsidRDefault="00C257E4" w:rsidP="000C45A5">
      <w:r w:rsidRPr="00C257E4">
        <w:t>Maximum number of productive tillersm-2 was recorded in direct seeded rice (3.25.89); (365.67); (380.97) followed by transplanted rice (319.27);</w:t>
      </w:r>
      <w:r>
        <w:t xml:space="preserve"> </w:t>
      </w:r>
    </w:p>
    <w:p w14:paraId="394EF4C1" w14:textId="77777777" w:rsidR="00C257E4" w:rsidRPr="00C257E4" w:rsidRDefault="00C257E4" w:rsidP="00C257E4">
      <w:pPr>
        <w:rPr>
          <w:color w:val="000000" w:themeColor="text1"/>
        </w:rPr>
      </w:pPr>
      <w:r w:rsidRPr="00C257E4">
        <w:rPr>
          <w:color w:val="000000" w:themeColor="text1"/>
        </w:rPr>
        <w:t>Transplanting of rice required maximum labor resulting in maximum cost of production however planting was delayed due to labor scarcity. Low plant population is the major cause for</w:t>
      </w:r>
    </w:p>
    <w:p w14:paraId="0BE9A32D" w14:textId="7C2AC469" w:rsidR="00C257E4" w:rsidRDefault="00C257E4" w:rsidP="000C45A5">
      <w:pPr>
        <w:rPr>
          <w:color w:val="000000" w:themeColor="text1"/>
        </w:rPr>
      </w:pPr>
      <w:r w:rsidRPr="00C257E4">
        <w:rPr>
          <w:color w:val="000000" w:themeColor="text1"/>
        </w:rPr>
        <w:lastRenderedPageBreak/>
        <w:t>low rice (Oryza sativa L.) yields in Pakistan which can be optimized using a proper sowing method. It would be advantageous, if transplanting could be substituted by direct seeding of rice which could result in proper plant population. Direct seeded rice is an alternate option to cope with the problems of water and labor scarcity associated with conventional method (</w:t>
      </w:r>
      <w:proofErr w:type="spellStart"/>
      <w:r w:rsidRPr="00C257E4">
        <w:rPr>
          <w:color w:val="000000" w:themeColor="text1"/>
        </w:rPr>
        <w:t>Weerakoon</w:t>
      </w:r>
      <w:proofErr w:type="spellEnd"/>
      <w:r w:rsidRPr="00C257E4">
        <w:rPr>
          <w:color w:val="000000" w:themeColor="text1"/>
        </w:rPr>
        <w:t xml:space="preserve"> et al., 2011).</w:t>
      </w:r>
    </w:p>
    <w:p w14:paraId="0FBDE94F" w14:textId="42329C26" w:rsidR="00C257E4" w:rsidRPr="00C257E4" w:rsidRDefault="00C257E4" w:rsidP="00C257E4">
      <w:pPr>
        <w:rPr>
          <w:color w:val="000000" w:themeColor="text1"/>
        </w:rPr>
      </w:pPr>
      <w:r w:rsidRPr="00C257E4">
        <w:rPr>
          <w:color w:val="000000" w:themeColor="text1"/>
        </w:rPr>
        <w:t>A lot of expenditure is required on raising nursery, its uprooting and</w:t>
      </w:r>
      <w:r>
        <w:rPr>
          <w:color w:val="000000" w:themeColor="text1"/>
        </w:rPr>
        <w:t xml:space="preserve"> </w:t>
      </w:r>
      <w:r w:rsidRPr="00C257E4">
        <w:rPr>
          <w:color w:val="000000" w:themeColor="text1"/>
        </w:rPr>
        <w:t xml:space="preserve">transporting. Whereas for direct seeding, only </w:t>
      </w:r>
      <w:proofErr w:type="gramStart"/>
      <w:r w:rsidRPr="00C257E4">
        <w:rPr>
          <w:color w:val="000000" w:themeColor="text1"/>
        </w:rPr>
        <w:t>two man</w:t>
      </w:r>
      <w:proofErr w:type="gramEnd"/>
      <w:r w:rsidRPr="00C257E4">
        <w:rPr>
          <w:color w:val="000000" w:themeColor="text1"/>
        </w:rPr>
        <w:t xml:space="preserve"> hours are required to sow the same area.</w:t>
      </w:r>
    </w:p>
    <w:p w14:paraId="37D1A658" w14:textId="1B32EE38" w:rsidR="00A81059" w:rsidRPr="00C257E4" w:rsidRDefault="00C257E4" w:rsidP="000C45A5">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75B965EB" w14:textId="41842D8F" w:rsidR="00284E3D" w:rsidRPr="00284E3D" w:rsidRDefault="00284E3D" w:rsidP="00284E3D">
      <w:pPr>
        <w:rPr>
          <w:color w:val="000000" w:themeColor="text1"/>
        </w:rPr>
      </w:pPr>
      <w:r w:rsidRPr="00284E3D">
        <w:rPr>
          <w:color w:val="000000" w:themeColor="text1"/>
        </w:rPr>
        <w:t>Paddy</w:t>
      </w:r>
      <w:r>
        <w:rPr>
          <w:color w:val="000000" w:themeColor="text1"/>
        </w:rPr>
        <w:t xml:space="preserve"> </w:t>
      </w:r>
      <w:r w:rsidRPr="00284E3D">
        <w:rPr>
          <w:color w:val="000000" w:themeColor="text1"/>
        </w:rPr>
        <w:t xml:space="preserve">transplanting by </w:t>
      </w:r>
      <w:proofErr w:type="spellStart"/>
      <w:r w:rsidRPr="00284E3D">
        <w:rPr>
          <w:color w:val="000000" w:themeColor="text1"/>
        </w:rPr>
        <w:t>labour</w:t>
      </w:r>
      <w:proofErr w:type="spellEnd"/>
      <w:r w:rsidRPr="00284E3D">
        <w:rPr>
          <w:color w:val="000000" w:themeColor="text1"/>
        </w:rPr>
        <w:t xml:space="preserve"> results in low and non-uniform plant population due to which crop yields are reduced</w:t>
      </w:r>
    </w:p>
    <w:p w14:paraId="47540408" w14:textId="06D4AAE8" w:rsidR="00A81059" w:rsidRPr="00284E3D" w:rsidRDefault="00284E3D" w:rsidP="00284E3D">
      <w:pPr>
        <w:rPr>
          <w:color w:val="000000" w:themeColor="text1"/>
        </w:rPr>
      </w:pPr>
      <w:r w:rsidRPr="00284E3D">
        <w:rPr>
          <w:color w:val="000000" w:themeColor="text1"/>
        </w:rPr>
        <w:t xml:space="preserve"> (Mahajan et al., 2009).</w:t>
      </w:r>
    </w:p>
    <w:p w14:paraId="0BCE3BCF" w14:textId="01D91865" w:rsidR="00A81059" w:rsidRDefault="00A81059" w:rsidP="000C45A5"/>
    <w:p w14:paraId="51AE7AEB" w14:textId="77777777" w:rsidR="00284E3D" w:rsidRPr="00C257E4" w:rsidRDefault="00284E3D" w:rsidP="00284E3D">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008983E8" w14:textId="36960B04" w:rsidR="00A81059" w:rsidRDefault="00A81059" w:rsidP="000C45A5"/>
    <w:p w14:paraId="3531579D" w14:textId="49B8B929" w:rsidR="00A81059" w:rsidRPr="00526C0B" w:rsidRDefault="003C15B6" w:rsidP="000C45A5">
      <w:pPr>
        <w:rPr>
          <w:color w:val="FF0000"/>
        </w:rPr>
      </w:pPr>
      <w:r w:rsidRPr="003C15B6">
        <w:t xml:space="preserve">For successful rice production, suitable transplanting </w:t>
      </w:r>
      <w:proofErr w:type="spellStart"/>
      <w:r w:rsidRPr="003C15B6">
        <w:t>densi</w:t>
      </w:r>
      <w:proofErr w:type="spellEnd"/>
      <w:r w:rsidRPr="003C15B6">
        <w:t xml:space="preserve">- ties for optimum </w:t>
      </w:r>
      <w:proofErr w:type="spellStart"/>
      <w:r w:rsidRPr="003C15B6">
        <w:t>tillering</w:t>
      </w:r>
      <w:proofErr w:type="spellEnd"/>
      <w:r w:rsidRPr="003C15B6">
        <w:t xml:space="preserve"> and</w:t>
      </w:r>
      <w:r w:rsidR="00526C0B">
        <w:t xml:space="preserve"> </w:t>
      </w:r>
      <w:r w:rsidR="00526C0B" w:rsidRPr="00526C0B">
        <w:t xml:space="preserve">essential for improving the growth variables re- </w:t>
      </w:r>
      <w:proofErr w:type="spellStart"/>
      <w:r w:rsidR="00526C0B" w:rsidRPr="00526C0B">
        <w:t>sponsible</w:t>
      </w:r>
      <w:proofErr w:type="spellEnd"/>
      <w:r w:rsidR="00526C0B" w:rsidRPr="00526C0B">
        <w:t xml:space="preserve"> for high yield (Ghosh and Singh, 1998). </w:t>
      </w:r>
      <w:proofErr w:type="spellStart"/>
      <w:r w:rsidR="00526C0B" w:rsidRPr="00526C0B">
        <w:rPr>
          <w:color w:val="FF0000"/>
        </w:rPr>
        <w:t>rowth</w:t>
      </w:r>
      <w:proofErr w:type="spellEnd"/>
      <w:r w:rsidR="00526C0B" w:rsidRPr="00526C0B">
        <w:rPr>
          <w:color w:val="FF0000"/>
        </w:rPr>
        <w:t xml:space="preserve"> and yield of rice as affected by transplanting dates and seedlings per hill under high temperature of </w:t>
      </w:r>
      <w:proofErr w:type="spellStart"/>
      <w:r w:rsidR="00526C0B" w:rsidRPr="00526C0B">
        <w:rPr>
          <w:color w:val="FF0000"/>
        </w:rPr>
        <w:t>Dera</w:t>
      </w:r>
      <w:proofErr w:type="spellEnd"/>
      <w:r w:rsidR="00526C0B" w:rsidRPr="00526C0B">
        <w:rPr>
          <w:color w:val="FF0000"/>
        </w:rPr>
        <w:t xml:space="preserve"> Ismail Khan, Pakistan.</w:t>
      </w:r>
    </w:p>
    <w:p w14:paraId="7575AAE0" w14:textId="360D0A48" w:rsidR="00A81059" w:rsidRDefault="00B13339" w:rsidP="00B13339">
      <w:r>
        <w:t>Transplanting method recorded the highest average yield because the planting distance ensure air circulation, water and light which are basic factors necessary for photosynthesis (Baloch et al., 2002). This is in agreement with reports by IRRI (1984) that transplanting enables optimal spacing, and proper spacing can increase tiller and paddy yield. The</w:t>
      </w:r>
    </w:p>
    <w:p w14:paraId="2D5048FE" w14:textId="1B8B9384" w:rsidR="00B13339" w:rsidRDefault="00B13339" w:rsidP="00B13339">
      <w:r w:rsidRPr="00B13339">
        <w:t xml:space="preserve">in areas where </w:t>
      </w:r>
      <w:proofErr w:type="spellStart"/>
      <w:r w:rsidRPr="00B13339">
        <w:t>labour</w:t>
      </w:r>
      <w:proofErr w:type="spellEnd"/>
      <w:r w:rsidRPr="00B13339">
        <w:t xml:space="preserve"> is found, transplanted rice will produce gross economic return than other methods under upland conditions; and even where </w:t>
      </w:r>
      <w:proofErr w:type="spellStart"/>
      <w:r w:rsidRPr="00B13339">
        <w:t>labour</w:t>
      </w:r>
      <w:proofErr w:type="spellEnd"/>
      <w:r w:rsidRPr="00B13339">
        <w:t xml:space="preserve"> is scarce and costly, transplanting through seedling throwing will give higher yield and income than other methods (</w:t>
      </w:r>
      <w:proofErr w:type="spellStart"/>
      <w:r w:rsidRPr="00B13339">
        <w:t>Manjappa</w:t>
      </w:r>
      <w:proofErr w:type="spellEnd"/>
      <w:r w:rsidRPr="00B13339">
        <w:t xml:space="preserve"> and </w:t>
      </w:r>
      <w:proofErr w:type="spellStart"/>
      <w:r w:rsidRPr="00B13339">
        <w:t>Kataraki</w:t>
      </w:r>
      <w:proofErr w:type="spellEnd"/>
      <w:r w:rsidRPr="00B13339">
        <w:t xml:space="preserve">, 2002; </w:t>
      </w:r>
      <w:proofErr w:type="spellStart"/>
      <w:r w:rsidRPr="00B13339">
        <w:t>Sanjitha</w:t>
      </w:r>
      <w:proofErr w:type="spellEnd"/>
      <w:r w:rsidRPr="00B13339">
        <w:t xml:space="preserve"> Rani and </w:t>
      </w:r>
      <w:proofErr w:type="spellStart"/>
      <w:r w:rsidRPr="00B13339">
        <w:t>Jayakiran</w:t>
      </w:r>
      <w:proofErr w:type="spellEnd"/>
      <w:r w:rsidRPr="00B13339">
        <w:t>, 2010).</w:t>
      </w:r>
    </w:p>
    <w:p w14:paraId="503F001E" w14:textId="11A6449E" w:rsidR="00A81059" w:rsidRPr="00B13339" w:rsidRDefault="00B13339" w:rsidP="000C45A5">
      <w:pPr>
        <w:rPr>
          <w:color w:val="FF0000"/>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82D41CD" w14:textId="77777777" w:rsidR="00CC5880" w:rsidRDefault="00CC5880" w:rsidP="00CC5880">
      <w:r>
        <w:t>Manual transplanting of rice seedlings into puddled fields is still widely practiced. Transplanted crops require less seed, are better able to compete against weeds but require much more labor to establish. In areas where labor is becoming a problem, mechanical</w:t>
      </w:r>
    </w:p>
    <w:p w14:paraId="0A83DF3D" w14:textId="2D8A510B" w:rsidR="00A81059" w:rsidRDefault="00CC5880" w:rsidP="00CC5880">
      <w:proofErr w:type="spellStart"/>
      <w:r>
        <w:t>transplanters</w:t>
      </w:r>
      <w:proofErr w:type="spellEnd"/>
      <w:r>
        <w:t xml:space="preserve"> are starting to become popular. The total crop duration for transplanted crops will be 5‐10% longer than a direct seeded crop, although the actual time in the production field is be less. The soil type often determines how soon the seedlings need to be transplanted after final working. In many sandy soils, transplanting has to be undertaken within hours of </w:t>
      </w:r>
      <w:proofErr w:type="spellStart"/>
      <w:r>
        <w:t>fina</w:t>
      </w:r>
      <w:proofErr w:type="spellEnd"/>
    </w:p>
    <w:p w14:paraId="5620AE1F" w14:textId="77777777" w:rsidR="00CC5880" w:rsidRDefault="00CC5880" w:rsidP="00CC5880">
      <w:r>
        <w:t xml:space="preserve">Pulling and transplanting of seedlings is very labor intensive. Depending on soil type, one hectare of rice requires 30 to </w:t>
      </w:r>
      <w:proofErr w:type="gramStart"/>
      <w:r>
        <w:t>40 person</w:t>
      </w:r>
      <w:proofErr w:type="gramEnd"/>
      <w:r>
        <w:t xml:space="preserve"> days to establish. Seedlings are normally hand transplanted 20 ‐25 cm apart, but this distance may be increased or decreased depending on soil fertility and water supply. The range is normally 15 to 30 cm with 2‐3 seedlings placed in each hill.</w:t>
      </w:r>
    </w:p>
    <w:p w14:paraId="2E53E006" w14:textId="3EC4AEBB" w:rsidR="00CC5880" w:rsidRDefault="00CC5880" w:rsidP="00CC5880">
      <w:r>
        <w:lastRenderedPageBreak/>
        <w:t>Mechanical</w:t>
      </w:r>
    </w:p>
    <w:p w14:paraId="2D201CEA" w14:textId="79BBFFAD" w:rsidR="00A81059" w:rsidRDefault="00CC5880" w:rsidP="000C45A5">
      <w:pPr>
        <w:rPr>
          <w:color w:val="FF0000"/>
        </w:rPr>
      </w:pPr>
      <w:r w:rsidRPr="00CC5880">
        <w:rPr>
          <w:color w:val="FF0000"/>
        </w:rPr>
        <w:t>Rice Production Manual</w:t>
      </w:r>
    </w:p>
    <w:p w14:paraId="0E82B9E8" w14:textId="77777777" w:rsidR="00182462" w:rsidRPr="00182462" w:rsidRDefault="00182462" w:rsidP="00182462">
      <w:pPr>
        <w:rPr>
          <w:color w:val="000000" w:themeColor="text1"/>
        </w:rPr>
      </w:pPr>
      <w:r w:rsidRPr="00182462">
        <w:rPr>
          <w:color w:val="000000" w:themeColor="text1"/>
        </w:rPr>
        <w:t>can be optimized using a proper sowing method. Transplanting is widely practiced in most of the Asian countries (</w:t>
      </w:r>
      <w:proofErr w:type="spellStart"/>
      <w:r w:rsidRPr="00182462">
        <w:rPr>
          <w:color w:val="000000" w:themeColor="text1"/>
        </w:rPr>
        <w:t>Mabbayad</w:t>
      </w:r>
      <w:proofErr w:type="spellEnd"/>
      <w:r w:rsidRPr="00182462">
        <w:rPr>
          <w:color w:val="000000" w:themeColor="text1"/>
        </w:rPr>
        <w:t xml:space="preserve"> and </w:t>
      </w:r>
      <w:proofErr w:type="spellStart"/>
      <w:r w:rsidRPr="00182462">
        <w:rPr>
          <w:color w:val="000000" w:themeColor="text1"/>
        </w:rPr>
        <w:t>Obordo</w:t>
      </w:r>
      <w:proofErr w:type="spellEnd"/>
      <w:r w:rsidRPr="00182462">
        <w:rPr>
          <w:color w:val="000000" w:themeColor="text1"/>
        </w:rPr>
        <w:t>,</w:t>
      </w:r>
    </w:p>
    <w:p w14:paraId="1B30724F" w14:textId="77777777" w:rsidR="00182462" w:rsidRDefault="00182462" w:rsidP="00182462">
      <w:pPr>
        <w:rPr>
          <w:color w:val="000000" w:themeColor="text1"/>
        </w:rPr>
      </w:pPr>
      <w:r w:rsidRPr="00182462">
        <w:rPr>
          <w:color w:val="000000" w:themeColor="text1"/>
        </w:rPr>
        <w:t>1971)</w:t>
      </w:r>
    </w:p>
    <w:p w14:paraId="45C0D096" w14:textId="06CD458B" w:rsidR="00182462" w:rsidRDefault="00182462" w:rsidP="00182462">
      <w:pPr>
        <w:rPr>
          <w:color w:val="000000" w:themeColor="text1"/>
        </w:rPr>
      </w:pPr>
      <w:r w:rsidRPr="00182462">
        <w:rPr>
          <w:color w:val="000000" w:themeColor="text1"/>
        </w:rPr>
        <w:t>However, an efficient weed management in transplanted rice gave higher economic yields than direct seeding method (Hossain et al. 2002). But transplanting method is more laborious, time consuming and expensive than direct seeding (</w:t>
      </w:r>
      <w:proofErr w:type="spellStart"/>
      <w:r w:rsidRPr="00182462">
        <w:rPr>
          <w:color w:val="000000" w:themeColor="text1"/>
        </w:rPr>
        <w:t>Hashi</w:t>
      </w:r>
      <w:proofErr w:type="spellEnd"/>
      <w:r w:rsidRPr="00182462">
        <w:rPr>
          <w:color w:val="000000" w:themeColor="text1"/>
        </w:rPr>
        <w:t xml:space="preserve">-moto et al. 1976). A lot of expenditure is required on raising nursery, its uprooting and transporting. </w:t>
      </w:r>
      <w:proofErr w:type="spellStart"/>
      <w:r w:rsidRPr="00182462">
        <w:rPr>
          <w:color w:val="000000" w:themeColor="text1"/>
        </w:rPr>
        <w:t>Where as</w:t>
      </w:r>
      <w:proofErr w:type="spellEnd"/>
      <w:r w:rsidRPr="00182462">
        <w:rPr>
          <w:color w:val="000000" w:themeColor="text1"/>
        </w:rPr>
        <w:t xml:space="preserve"> for direct seeding, only </w:t>
      </w:r>
      <w:proofErr w:type="gramStart"/>
      <w:r w:rsidRPr="00182462">
        <w:rPr>
          <w:color w:val="000000" w:themeColor="text1"/>
        </w:rPr>
        <w:t>two man</w:t>
      </w:r>
      <w:proofErr w:type="gramEnd"/>
      <w:r w:rsidRPr="00182462">
        <w:rPr>
          <w:color w:val="000000" w:themeColor="text1"/>
        </w:rPr>
        <w:t xml:space="preserve"> hours are required to sow the same area</w:t>
      </w:r>
    </w:p>
    <w:p w14:paraId="1845359A" w14:textId="4B8640B5" w:rsidR="00182462" w:rsidRPr="00DA613D" w:rsidRDefault="00DA613D" w:rsidP="000C45A5">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78ADA270" w14:textId="383D9434" w:rsidR="00182462" w:rsidRDefault="00182462" w:rsidP="000C45A5">
      <w:pPr>
        <w:rPr>
          <w:color w:val="FF0000"/>
        </w:rPr>
      </w:pPr>
    </w:p>
    <w:p w14:paraId="2D6B6FED" w14:textId="0DB19332" w:rsidR="00182462" w:rsidRDefault="00182462" w:rsidP="000C45A5">
      <w:pPr>
        <w:rPr>
          <w:color w:val="FF0000"/>
        </w:rPr>
      </w:pPr>
    </w:p>
    <w:p w14:paraId="70688C33" w14:textId="75D772B7" w:rsidR="00182462" w:rsidRDefault="00182462" w:rsidP="000C45A5">
      <w:pPr>
        <w:rPr>
          <w:color w:val="FF0000"/>
        </w:rPr>
      </w:pPr>
    </w:p>
    <w:p w14:paraId="6558CFCA" w14:textId="1B285539" w:rsidR="00182462" w:rsidRDefault="00182462" w:rsidP="000C45A5">
      <w:pPr>
        <w:rPr>
          <w:color w:val="FF0000"/>
        </w:rPr>
      </w:pPr>
    </w:p>
    <w:p w14:paraId="755A2134" w14:textId="1DB8BC42" w:rsidR="00182462" w:rsidRDefault="00182462" w:rsidP="000C45A5">
      <w:pPr>
        <w:rPr>
          <w:color w:val="FF0000"/>
        </w:rPr>
      </w:pPr>
    </w:p>
    <w:p w14:paraId="531AE6E6" w14:textId="4A18E4DD" w:rsidR="00182462" w:rsidRDefault="00182462" w:rsidP="000C45A5">
      <w:pPr>
        <w:rPr>
          <w:color w:val="FF0000"/>
        </w:rPr>
      </w:pPr>
    </w:p>
    <w:p w14:paraId="3810CDEC" w14:textId="77B8B631" w:rsidR="00182462" w:rsidRDefault="00182462" w:rsidP="000C45A5">
      <w:pPr>
        <w:rPr>
          <w:color w:val="FF0000"/>
        </w:rPr>
      </w:pPr>
    </w:p>
    <w:p w14:paraId="04325F61" w14:textId="1B81BD2B" w:rsidR="00182462" w:rsidRDefault="00182462" w:rsidP="000C45A5">
      <w:pPr>
        <w:rPr>
          <w:color w:val="FF0000"/>
        </w:rPr>
      </w:pPr>
    </w:p>
    <w:p w14:paraId="5B42E58C" w14:textId="306D1E47" w:rsidR="00182462" w:rsidRDefault="00182462" w:rsidP="000C45A5">
      <w:pPr>
        <w:rPr>
          <w:color w:val="FF0000"/>
        </w:rPr>
      </w:pPr>
    </w:p>
    <w:p w14:paraId="652F4B47" w14:textId="6267D98D" w:rsidR="00182462" w:rsidRDefault="00182462" w:rsidP="000C45A5">
      <w:pPr>
        <w:rPr>
          <w:color w:val="FF0000"/>
        </w:rPr>
      </w:pPr>
    </w:p>
    <w:p w14:paraId="4511F29B" w14:textId="5C94EBDD" w:rsidR="00182462" w:rsidRDefault="00182462" w:rsidP="000C45A5">
      <w:pPr>
        <w:rPr>
          <w:color w:val="FF0000"/>
        </w:rPr>
      </w:pPr>
    </w:p>
    <w:p w14:paraId="58296908" w14:textId="47AF3963" w:rsidR="00182462" w:rsidRDefault="00182462" w:rsidP="000C45A5">
      <w:pPr>
        <w:rPr>
          <w:color w:val="FF0000"/>
        </w:rPr>
      </w:pPr>
    </w:p>
    <w:p w14:paraId="283970DE" w14:textId="3EABCFB0" w:rsidR="00182462" w:rsidRDefault="00182462" w:rsidP="000C45A5">
      <w:pPr>
        <w:rPr>
          <w:color w:val="FF0000"/>
        </w:rPr>
      </w:pPr>
    </w:p>
    <w:p w14:paraId="604B6103" w14:textId="46D59445" w:rsidR="00182462" w:rsidRDefault="00182462" w:rsidP="000C45A5">
      <w:pPr>
        <w:rPr>
          <w:color w:val="FF0000"/>
        </w:rPr>
      </w:pPr>
    </w:p>
    <w:p w14:paraId="0AA5EF4A" w14:textId="1AD9A3A8" w:rsidR="00182462" w:rsidRDefault="00182462" w:rsidP="000C45A5">
      <w:pPr>
        <w:rPr>
          <w:color w:val="FF0000"/>
        </w:rPr>
      </w:pPr>
    </w:p>
    <w:p w14:paraId="2A68193B" w14:textId="769CC4EC" w:rsidR="00182462" w:rsidRDefault="00182462" w:rsidP="000C45A5">
      <w:pPr>
        <w:rPr>
          <w:color w:val="FF0000"/>
        </w:rPr>
      </w:pPr>
    </w:p>
    <w:p w14:paraId="773B7F6D" w14:textId="409475CE" w:rsidR="00182462" w:rsidRDefault="00182462" w:rsidP="000C45A5">
      <w:pPr>
        <w:rPr>
          <w:color w:val="FF0000"/>
        </w:rPr>
      </w:pPr>
    </w:p>
    <w:p w14:paraId="1A782765" w14:textId="77777777" w:rsidR="00182462" w:rsidRPr="00CC5880" w:rsidRDefault="00182462" w:rsidP="000C45A5">
      <w:pPr>
        <w:rPr>
          <w:color w:val="FF0000"/>
        </w:rPr>
      </w:pPr>
    </w:p>
    <w:p w14:paraId="1F13C391" w14:textId="54424DEB" w:rsidR="00A81059" w:rsidRDefault="00A81059" w:rsidP="000C45A5"/>
    <w:p w14:paraId="0EB40BB6" w14:textId="04803D49" w:rsidR="00A81059" w:rsidRPr="00222A90" w:rsidRDefault="00222A90" w:rsidP="000C45A5">
      <w:pPr>
        <w:rPr>
          <w:sz w:val="40"/>
          <w:szCs w:val="40"/>
        </w:rPr>
      </w:pPr>
      <w:r w:rsidRPr="00222A90">
        <w:rPr>
          <w:sz w:val="40"/>
          <w:szCs w:val="40"/>
        </w:rPr>
        <w:t>No of seedlings per hill, depth, height of plants</w:t>
      </w:r>
    </w:p>
    <w:p w14:paraId="1684B517" w14:textId="7C23E2B5" w:rsidR="00A81059" w:rsidRDefault="00A81059" w:rsidP="000C45A5"/>
    <w:p w14:paraId="7D92E6A6" w14:textId="77777777" w:rsidR="00222A90" w:rsidRDefault="00222A90" w:rsidP="00222A90">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07A76C90" w14:textId="77777777" w:rsidR="00222A90" w:rsidRDefault="00222A90" w:rsidP="00222A90">
      <w:r w:rsidRPr="00222A90">
        <w:t xml:space="preserve">The tiller buds formed at the basal node are not suppressed in case of shallow </w:t>
      </w:r>
      <w:proofErr w:type="gramStart"/>
      <w:r w:rsidRPr="00222A90">
        <w:t>plantings .</w:t>
      </w:r>
      <w:proofErr w:type="gramEnd"/>
      <w:r w:rsidRPr="00222A90">
        <w:t xml:space="preserve"> Therefore, the seedlings should be transplanted at 2 to 3 cm depth. Shallow planting gives better yields. The deeper planting results in an increased height of the plants besides delays and inhibits </w:t>
      </w:r>
      <w:proofErr w:type="spellStart"/>
      <w:r w:rsidRPr="00222A90">
        <w:t>tillering</w:t>
      </w:r>
      <w:proofErr w:type="spellEnd"/>
      <w:r w:rsidRPr="00222A90">
        <w:t>. The</w:t>
      </w:r>
    </w:p>
    <w:p w14:paraId="3CFC8656" w14:textId="77777777" w:rsidR="00222A90" w:rsidRDefault="00222A90" w:rsidP="00222A90"/>
    <w:p w14:paraId="3EBA69A8" w14:textId="77777777" w:rsidR="00222A90" w:rsidRPr="00222A90" w:rsidRDefault="00222A90" w:rsidP="00222A90">
      <w:pPr>
        <w:spacing w:line="360" w:lineRule="auto"/>
        <w:rPr>
          <w:color w:val="FF0000"/>
        </w:rPr>
      </w:pPr>
      <w:r w:rsidRPr="00222A90">
        <w:rPr>
          <w:color w:val="FF0000"/>
        </w:rPr>
        <w:t>(Oryza sativa</w:t>
      </w:r>
    </w:p>
    <w:p w14:paraId="07BD322B" w14:textId="003A4B34" w:rsidR="00A81059" w:rsidRDefault="00A81059" w:rsidP="000C45A5"/>
    <w:p w14:paraId="5763CA7A" w14:textId="2A5B9A31" w:rsidR="00A81059" w:rsidRDefault="00A81059" w:rsidP="000C45A5"/>
    <w:p w14:paraId="173712EF" w14:textId="36DE1917" w:rsidR="00A81059" w:rsidRDefault="00A81059" w:rsidP="000C45A5"/>
    <w:p w14:paraId="01755F07" w14:textId="0ECB3097" w:rsidR="00A81059" w:rsidRDefault="00A81059" w:rsidP="000C45A5"/>
    <w:p w14:paraId="2413C84E" w14:textId="25F82733" w:rsidR="00A81059" w:rsidRDefault="00A81059" w:rsidP="000C45A5"/>
    <w:p w14:paraId="3C049CF7" w14:textId="1806923A" w:rsidR="00A81059" w:rsidRDefault="00A81059" w:rsidP="000C45A5"/>
    <w:p w14:paraId="4F2478D0" w14:textId="453B90D0" w:rsidR="00A81059" w:rsidRDefault="00A81059" w:rsidP="000C45A5"/>
    <w:p w14:paraId="192F5FD2" w14:textId="497BB01D" w:rsidR="00A81059" w:rsidRDefault="00A81059" w:rsidP="000C45A5"/>
    <w:p w14:paraId="2920248C" w14:textId="5126EACC" w:rsidR="00A81059" w:rsidRDefault="00A81059" w:rsidP="000C45A5"/>
    <w:p w14:paraId="5D0A6914" w14:textId="736DFD5A" w:rsidR="00A81059" w:rsidRDefault="00A81059" w:rsidP="000C45A5"/>
    <w:p w14:paraId="5D9D64C6" w14:textId="7A2FDC2A" w:rsidR="00A81059" w:rsidRDefault="00A81059" w:rsidP="000C45A5"/>
    <w:p w14:paraId="191E281A" w14:textId="77777777" w:rsidR="00A81059" w:rsidRDefault="00A81059"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5FDAE562" w:rsidR="000C45A5" w:rsidRDefault="000C45A5" w:rsidP="000C45A5"/>
    <w:p w14:paraId="6B9ECBBF" w14:textId="45FB54D9" w:rsidR="00C257E4" w:rsidRDefault="00C257E4" w:rsidP="000C45A5"/>
    <w:p w14:paraId="55F2E96A" w14:textId="62F16684" w:rsidR="00C257E4" w:rsidRDefault="00C257E4" w:rsidP="000C45A5"/>
    <w:p w14:paraId="61F6BC14" w14:textId="519A3B35" w:rsidR="00C257E4" w:rsidRDefault="00C257E4" w:rsidP="000C45A5"/>
    <w:p w14:paraId="24DE4855" w14:textId="7E89A3D1" w:rsidR="00C257E4" w:rsidRDefault="00C257E4" w:rsidP="000C45A5"/>
    <w:p w14:paraId="015E78F3" w14:textId="2052A4AC" w:rsidR="00C257E4" w:rsidRDefault="00C257E4" w:rsidP="000C45A5"/>
    <w:p w14:paraId="1D841C46" w14:textId="703D7AD6" w:rsidR="00C257E4" w:rsidRDefault="00C257E4" w:rsidP="000C45A5"/>
    <w:p w14:paraId="019E5E4B" w14:textId="33940663" w:rsidR="00C257E4" w:rsidRDefault="00C257E4" w:rsidP="000C45A5"/>
    <w:p w14:paraId="50C5E513" w14:textId="52F1D877" w:rsidR="00C257E4" w:rsidRDefault="00C257E4" w:rsidP="000C45A5"/>
    <w:p w14:paraId="230A2533" w14:textId="7FB36020" w:rsidR="00C257E4" w:rsidRDefault="00C257E4" w:rsidP="000C45A5"/>
    <w:p w14:paraId="1F7BB379" w14:textId="67A0E892" w:rsidR="00A372C3" w:rsidRDefault="00A372C3" w:rsidP="000C45A5"/>
    <w:p w14:paraId="23070B0C" w14:textId="603F9550" w:rsidR="00A372C3" w:rsidRDefault="00A372C3" w:rsidP="000C45A5"/>
    <w:p w14:paraId="0250029F" w14:textId="52813818" w:rsidR="00A372C3" w:rsidRDefault="00A372C3" w:rsidP="000C45A5"/>
    <w:p w14:paraId="4251E29D" w14:textId="5A6F6F1C" w:rsidR="00A372C3" w:rsidRDefault="00A372C3" w:rsidP="000C45A5"/>
    <w:p w14:paraId="0006695B" w14:textId="77777777" w:rsidR="00A372C3" w:rsidRDefault="00A372C3" w:rsidP="000C45A5"/>
    <w:p w14:paraId="13332CBE" w14:textId="77777777" w:rsidR="00C257E4" w:rsidRDefault="00C257E4"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2" w:name="_Toc529958339"/>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2"/>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3"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3"/>
    </w:p>
    <w:p w14:paraId="5C580720" w14:textId="381632DD" w:rsidR="000C45A5" w:rsidRDefault="000C45A5" w:rsidP="000C45A5"/>
    <w:p w14:paraId="0069C81B" w14:textId="77777777" w:rsidR="00182462" w:rsidRDefault="00182462" w:rsidP="00182462">
      <w:r>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752E5A2B" w14:textId="77777777" w:rsidR="00182462" w:rsidRDefault="00182462" w:rsidP="00182462">
      <w:r>
        <w:t>advantages are good and quick stand</w:t>
      </w:r>
    </w:p>
    <w:p w14:paraId="46AA12C4" w14:textId="0E4623D4" w:rsidR="000C45A5" w:rsidRDefault="00182462" w:rsidP="00182462">
      <w:r>
        <w:t xml:space="preserve">establishment, higher </w:t>
      </w:r>
      <w:proofErr w:type="spellStart"/>
      <w:r>
        <w:t>tillering</w:t>
      </w:r>
      <w:proofErr w:type="spellEnd"/>
      <w:r>
        <w:t xml:space="preserve">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0FF862E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172BFD7A" w14:textId="5E31E0D7" w:rsidR="000C45A5" w:rsidRDefault="000C45A5" w:rsidP="000C45A5"/>
    <w:p w14:paraId="3A8B78D7" w14:textId="5DCE57FB" w:rsidR="000C45A5" w:rsidRDefault="000C45A5" w:rsidP="000C45A5"/>
    <w:p w14:paraId="50121937" w14:textId="642C592E" w:rsidR="000C45A5" w:rsidRDefault="000C45A5" w:rsidP="000C45A5"/>
    <w:p w14:paraId="14663306" w14:textId="37FFE6D1" w:rsidR="000C45A5" w:rsidRDefault="000C45A5" w:rsidP="000C45A5"/>
    <w:p w14:paraId="6F46B544" w14:textId="06A4EDA3" w:rsidR="00C73D16" w:rsidRDefault="00C73D16" w:rsidP="000C45A5"/>
    <w:p w14:paraId="7BF42915" w14:textId="77777777" w:rsidR="003B2B29" w:rsidRDefault="003B2B29" w:rsidP="000C45A5"/>
    <w:p w14:paraId="298956CA" w14:textId="77777777" w:rsidR="000C45A5" w:rsidRPr="000C45A5" w:rsidRDefault="000C45A5" w:rsidP="000C45A5"/>
    <w:p w14:paraId="2DCB16B7" w14:textId="044C1E7C" w:rsidR="00CD19C4" w:rsidRDefault="00CD19C4" w:rsidP="009961C4">
      <w:pPr>
        <w:pStyle w:val="Heading3"/>
        <w:rPr>
          <w:rFonts w:ascii="Times New Roman" w:hAnsi="Times New Roman" w:cs="Times New Roman"/>
          <w:b/>
          <w:color w:val="auto"/>
          <w:sz w:val="40"/>
          <w:szCs w:val="40"/>
        </w:rPr>
      </w:pPr>
      <w:bookmarkStart w:id="14" w:name="_Toc529958341"/>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3 Mechanical transplanting</w:t>
      </w:r>
      <w:bookmarkEnd w:id="14"/>
    </w:p>
    <w:p w14:paraId="773A23CE" w14:textId="77777777" w:rsidR="00A81059" w:rsidRPr="00A81059" w:rsidRDefault="00A81059" w:rsidP="00A81059"/>
    <w:p w14:paraId="415A929F" w14:textId="4AB7BC9F" w:rsidR="000C45A5" w:rsidRDefault="000C45A5" w:rsidP="000C45A5"/>
    <w:p w14:paraId="05CBF7F5" w14:textId="1B9EDEA1" w:rsidR="000C45A5" w:rsidRPr="0006769A" w:rsidRDefault="0006769A" w:rsidP="000C45A5">
      <w:pPr>
        <w:rPr>
          <w:color w:val="FF0000"/>
        </w:rPr>
      </w:pPr>
      <w:r w:rsidRPr="0006769A">
        <w:t>Farmers could use soil alone as a media for raising seedling for rice transplanter with sprouted or dry seeds.</w:t>
      </w:r>
      <w:r>
        <w:t xml:space="preserve"> </w:t>
      </w:r>
      <w:r w:rsidRPr="0006769A">
        <w:rPr>
          <w:color w:val="FF0000"/>
        </w:rPr>
        <w:t>tray soil</w:t>
      </w:r>
    </w:p>
    <w:p w14:paraId="4BB8692D" w14:textId="7E0764AC" w:rsidR="000C45A5" w:rsidRDefault="00535DB9" w:rsidP="000C45A5">
      <w:proofErr w:type="spellStart"/>
      <w:r w:rsidRPr="00535DB9">
        <w:t>Dapog</w:t>
      </w:r>
      <w:proofErr w:type="spellEnd"/>
      <w:r w:rsidRPr="00535DB9">
        <w:t xml:space="preserve"> method required area is much smaller than conventional nurseries. Leveled seed bed should be made and center of the bed should be slightly higher than the edge to permit water to drain off the surface</w:t>
      </w:r>
      <w:r>
        <w:t xml:space="preserve"> </w:t>
      </w:r>
      <w:r w:rsidRPr="00535DB9">
        <w:rPr>
          <w:color w:val="C00000"/>
        </w:rPr>
        <w:t>development and performance evaluation</w:t>
      </w:r>
    </w:p>
    <w:p w14:paraId="5BA7CC62" w14:textId="77777777" w:rsidR="00B233DC" w:rsidRDefault="00B233DC" w:rsidP="00B233DC">
      <w:r>
        <w:lastRenderedPageBreak/>
        <w:t xml:space="preserve">cost of transplanting was Rs. 1152/ha and energy requirement </w:t>
      </w:r>
      <w:proofErr w:type="gramStart"/>
      <w:r>
        <w:t>was</w:t>
      </w:r>
      <w:proofErr w:type="gramEnd"/>
      <w:r>
        <w:t xml:space="preserve"> 230 MJ/ha. The maximum grain yield was observed in mechanical transplanting followed by manual transplanting, direct dry sowing and direct sprouted sowing. Mechanical transplanting</w:t>
      </w:r>
    </w:p>
    <w:p w14:paraId="4F58BDDE" w14:textId="77777777" w:rsidR="00B233DC" w:rsidRDefault="00B233DC" w:rsidP="00B233DC">
      <w:r>
        <w:t>44</w:t>
      </w:r>
    </w:p>
    <w:p w14:paraId="517F91C7" w14:textId="0DDD25B0" w:rsidR="000C45A5" w:rsidRDefault="00B233DC" w:rsidP="00B233DC">
      <w:r>
        <w:t>significantly increased grain yield by 23%, 37% and 63%; straw yield by 17%, 14% and 22%; and biological yield by 20%, 24% and 39% over manual transplanting, direct dry sowing and direct sowing of sprouted rice in puddled conditions, respectively.</w:t>
      </w:r>
    </w:p>
    <w:p w14:paraId="77FB8DDA" w14:textId="034EF635" w:rsidR="003B2B29" w:rsidRDefault="003B2B29" w:rsidP="00B233DC">
      <w:pPr>
        <w:rPr>
          <w:color w:val="8EAADB" w:themeColor="accent1" w:themeTint="99"/>
        </w:rPr>
      </w:pPr>
      <w:r w:rsidRPr="003B2B29">
        <w:rPr>
          <w:color w:val="8EAADB" w:themeColor="accent1" w:themeTint="99"/>
        </w:rPr>
        <w:t xml:space="preserve">Singh R., A. Kumar and S.S. Singh. 2005. Response of rice cv </w:t>
      </w:r>
      <w:proofErr w:type="spellStart"/>
      <w:r w:rsidRPr="003B2B29">
        <w:rPr>
          <w:color w:val="8EAADB" w:themeColor="accent1" w:themeTint="99"/>
        </w:rPr>
        <w:t>Pusa</w:t>
      </w:r>
      <w:proofErr w:type="spellEnd"/>
      <w:r w:rsidRPr="003B2B29">
        <w:rPr>
          <w:color w:val="8EAADB" w:themeColor="accent1" w:themeTint="99"/>
        </w:rPr>
        <w:t xml:space="preserve"> Basmati 1 to different planting methods, IRRN, 30</w:t>
      </w:r>
    </w:p>
    <w:p w14:paraId="731BB4E5" w14:textId="77777777" w:rsidR="003B2B29" w:rsidRDefault="003B2B29" w:rsidP="003B2B29">
      <w:r w:rsidRPr="00535DB9">
        <w:rPr>
          <w:color w:val="C00000"/>
        </w:rPr>
        <w:t>development and performance evaluation</w:t>
      </w:r>
    </w:p>
    <w:p w14:paraId="0748135E" w14:textId="77777777" w:rsidR="003B2B29" w:rsidRPr="003B2B29" w:rsidRDefault="003B2B29" w:rsidP="00B233DC">
      <w:pPr>
        <w:rPr>
          <w:color w:val="8EAADB" w:themeColor="accent1" w:themeTint="99"/>
        </w:rPr>
      </w:pPr>
    </w:p>
    <w:p w14:paraId="5F60C75F" w14:textId="77777777" w:rsidR="003B2B29" w:rsidRDefault="003B2B29" w:rsidP="003B2B29">
      <w:r>
        <w:t>Haytham et al. (2010) studied the preparation of mat – type seedlings for</w:t>
      </w:r>
    </w:p>
    <w:p w14:paraId="1ECD5ECE" w14:textId="77777777" w:rsidR="003B2B29" w:rsidRDefault="003B2B29" w:rsidP="003B2B29">
      <w:r>
        <w:t>mechanical paddy transplanter. A plastic box (58 cm × 28 cm × 3 cm) called a nursery box, was used for raising rice seedlings. This conventional soil seedbed system had 47</w:t>
      </w:r>
    </w:p>
    <w:p w14:paraId="76E69E50" w14:textId="47BACFC4" w:rsidR="000C45A5" w:rsidRDefault="003B2B29" w:rsidP="003B2B29">
      <w:r>
        <w:t>been a major problem viz., a nursery box filled with soil weighs about 6 kg, high cost of the nursery boxes and heavy and hard work. The seedling mat (120 cm × 28 cm × 3 cm) was established in a layer of treated rice straw arranged on a firm surface and has been developed in the Rice Research and Training Center, Egypt, to save the operation cost. This study showed the potential of SM technology to stimulate agriculture in the region and consequently led to increased productivity.</w:t>
      </w:r>
    </w:p>
    <w:p w14:paraId="4F0F64A1" w14:textId="77777777" w:rsidR="003B2B29" w:rsidRDefault="003B2B29" w:rsidP="003B2B29">
      <w:r w:rsidRPr="00535DB9">
        <w:rPr>
          <w:color w:val="C00000"/>
        </w:rPr>
        <w:t>development and performance evaluation</w:t>
      </w:r>
    </w:p>
    <w:p w14:paraId="2818EB3D" w14:textId="206C9C5C" w:rsidR="000C45A5" w:rsidRDefault="000C45A5" w:rsidP="000C45A5"/>
    <w:p w14:paraId="610B79C9" w14:textId="77777777" w:rsidR="008D6CB1" w:rsidRDefault="0002682C" w:rsidP="0002682C">
      <w:r>
        <w:t xml:space="preserve">Mechanical transplanting systems increased yield, improved labor efficiency, ensured timeliness in operation and faster transplanting. </w:t>
      </w:r>
    </w:p>
    <w:p w14:paraId="146CE666" w14:textId="1B14E228" w:rsidR="0093741C" w:rsidRDefault="008D6CB1" w:rsidP="0002682C">
      <w:pPr>
        <w:rPr>
          <w:color w:val="000000" w:themeColor="text1"/>
        </w:rPr>
      </w:pPr>
      <w:r w:rsidRPr="008D6CB1">
        <w:rPr>
          <w:color w:val="000000" w:themeColor="text1"/>
        </w:rPr>
        <w:t>Mechanical rice transplanting method generates employment and alternate sources of income for rural youth through custom services on nursery raising and transplanting. The mechanical transplanting of rice has been considered the most promising option, as it saves labor, ensures timely transplanting and attains optimum plant density that contributes to high productivity.</w:t>
      </w:r>
    </w:p>
    <w:p w14:paraId="0B34CE69" w14:textId="7A66BEFB" w:rsidR="0093741C" w:rsidRDefault="0093741C" w:rsidP="0002682C">
      <w:pPr>
        <w:rPr>
          <w:color w:val="000000" w:themeColor="text1"/>
        </w:rPr>
      </w:pPr>
      <w:r>
        <w:rPr>
          <w:color w:val="000000" w:themeColor="text1"/>
        </w:rPr>
        <w:t xml:space="preserve">Mechanical transplanting </w:t>
      </w:r>
      <w:proofErr w:type="gramStart"/>
      <w:r>
        <w:rPr>
          <w:color w:val="000000" w:themeColor="text1"/>
        </w:rPr>
        <w:t>facilitate</w:t>
      </w:r>
      <w:proofErr w:type="gramEnd"/>
      <w:r>
        <w:rPr>
          <w:color w:val="000000" w:themeColor="text1"/>
        </w:rPr>
        <w:t xml:space="preserve"> for optimum plant spacing </w:t>
      </w:r>
      <w:r w:rsidRPr="0093741C">
        <w:rPr>
          <w:color w:val="000000" w:themeColor="text1"/>
        </w:rPr>
        <w:t>Optimum plant spacing ensures the plants to grow properly with their aerial and underground parts utilizing more solar radiation and nutrients.</w:t>
      </w:r>
    </w:p>
    <w:p w14:paraId="52B99393" w14:textId="69090C52" w:rsidR="0093741C" w:rsidRDefault="0093741C" w:rsidP="0002682C">
      <w:pPr>
        <w:rPr>
          <w:color w:val="000000" w:themeColor="text1"/>
        </w:rPr>
      </w:pPr>
      <w:r w:rsidRPr="0093741C">
        <w:rPr>
          <w:color w:val="000000" w:themeColor="text1"/>
        </w:rPr>
        <w:t xml:space="preserve">Mechanical transplanter has high field capacity and farmers can transplant rice seedlings within very short time by using mechanical transplanter. Recently, mechanical transplanter is introduced in our country. As a new technology, this machine needs to be evaluated in different </w:t>
      </w:r>
      <w:proofErr w:type="spellStart"/>
      <w:r w:rsidRPr="0093741C">
        <w:rPr>
          <w:color w:val="000000" w:themeColor="text1"/>
        </w:rPr>
        <w:t>agro</w:t>
      </w:r>
      <w:proofErr w:type="spellEnd"/>
      <w:r w:rsidRPr="0093741C">
        <w:rPr>
          <w:color w:val="000000" w:themeColor="text1"/>
        </w:rPr>
        <w:t>- ecological zone and in different rice season.</w:t>
      </w:r>
    </w:p>
    <w:p w14:paraId="4909A5AD" w14:textId="77777777" w:rsidR="0093741C" w:rsidRPr="008D6CB1" w:rsidRDefault="0093741C" w:rsidP="0002682C">
      <w:pPr>
        <w:rPr>
          <w:color w:val="000000" w:themeColor="text1"/>
        </w:rPr>
      </w:pPr>
    </w:p>
    <w:p w14:paraId="644BA813" w14:textId="104BFBF3" w:rsidR="0002682C" w:rsidRPr="00213BFC" w:rsidRDefault="0002682C" w:rsidP="0002682C">
      <w:pPr>
        <w:rPr>
          <w:color w:val="FF0000"/>
        </w:rPr>
      </w:pPr>
      <w:r w:rsidRPr="00213BFC">
        <w:rPr>
          <w:color w:val="FF0000"/>
        </w:rPr>
        <w:t>Techno-economic performance of 4-row self-propelled mechanical rice transplanter at farmers field in Bangladesh</w:t>
      </w:r>
    </w:p>
    <w:p w14:paraId="4B0394DB" w14:textId="50C674DE" w:rsidR="000C45A5" w:rsidRDefault="000C45A5" w:rsidP="000C45A5"/>
    <w:p w14:paraId="687E3A9E" w14:textId="216247B4" w:rsidR="000C45A5" w:rsidRDefault="007D23A8" w:rsidP="007D23A8">
      <w:r w:rsidRPr="007D23A8">
        <w:t>Rice researchers regarded</w:t>
      </w:r>
      <w:r>
        <w:t xml:space="preserve"> lower plant population as one of the major constraints in enhancing rice production in the area. In order to solve this problem and increasing plant population in rice fields, the Agricultural Department of the Punjab and Farm Machinery Institute of Pakistan Agricultural Research Council are trying to </w:t>
      </w:r>
      <w:proofErr w:type="spellStart"/>
      <w:r>
        <w:t>popularising</w:t>
      </w:r>
      <w:proofErr w:type="spellEnd"/>
      <w:r>
        <w:t xml:space="preserve"> the use of mechanical rice </w:t>
      </w:r>
      <w:proofErr w:type="spellStart"/>
      <w:r>
        <w:t>transplanters</w:t>
      </w:r>
      <w:proofErr w:type="spellEnd"/>
      <w:r>
        <w:t xml:space="preserve"> in this zone. Presently,</w:t>
      </w:r>
    </w:p>
    <w:p w14:paraId="1CC87DCC" w14:textId="77777777" w:rsidR="000406A1" w:rsidRDefault="000406A1" w:rsidP="000406A1">
      <w:r>
        <w:t>the main advantage of the mechanical transplanting reported the farmers was that the nursery plants are firmly pegged into the soil, provided that the field is precisely or laser levelled. In case of poor levelling, uniform transplantation is not possible. So, good transplantation requires;</w:t>
      </w:r>
    </w:p>
    <w:p w14:paraId="528ECD01" w14:textId="77777777" w:rsidR="000406A1" w:rsidRDefault="000406A1" w:rsidP="000406A1">
      <w:r>
        <w:t>very precisely levelled paddy</w:t>
      </w:r>
    </w:p>
    <w:p w14:paraId="4A508C01" w14:textId="4B5B8DA8" w:rsidR="000C45A5" w:rsidRDefault="000406A1" w:rsidP="000406A1">
      <w:r>
        <w:t>fields, 8-9 inches long nursery plants or at least 25 days old nursery, roots of the nursery plants should be free from pebbles and also not very bushy, and the paddy field should not be too much puddled and it should not be heavily irrigated on transplanting day</w:t>
      </w:r>
    </w:p>
    <w:p w14:paraId="1FE4C0F9"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6FE6CC43" w14:textId="0C7C8ED9" w:rsidR="000C45A5" w:rsidRDefault="00F2782A" w:rsidP="00F2782A">
      <w:r>
        <w:t xml:space="preserve">Mechanical transplanting (MT) of rice is considered as a feasible option </w:t>
      </w:r>
      <w:proofErr w:type="spellStart"/>
      <w:r>
        <w:t>tominimize</w:t>
      </w:r>
      <w:proofErr w:type="spellEnd"/>
      <w:r>
        <w:t xml:space="preserve"> huge </w:t>
      </w:r>
      <w:proofErr w:type="spellStart"/>
      <w:r>
        <w:t>labour</w:t>
      </w:r>
      <w:proofErr w:type="spellEnd"/>
      <w:r>
        <w:t xml:space="preserve"> use with timeliness cultivation in rice.</w:t>
      </w:r>
    </w:p>
    <w:p w14:paraId="6EB1110B" w14:textId="77777777" w:rsidR="00A81059" w:rsidRDefault="00A81059" w:rsidP="00A81059">
      <w:r>
        <w:t>MT of rice is the process of transplanting young seedlings, which have</w:t>
      </w:r>
    </w:p>
    <w:p w14:paraId="19E7BFB8" w14:textId="77777777" w:rsidR="00A81059" w:rsidRDefault="00A81059" w:rsidP="00A81059">
      <w:r>
        <w:t xml:space="preserve">been grown in a mat nursery using a rice </w:t>
      </w:r>
      <w:proofErr w:type="spellStart"/>
      <w:r>
        <w:t>transplanter</w:t>
      </w:r>
      <w:proofErr w:type="spellEnd"/>
      <w:r>
        <w:t xml:space="preserve"> (Joseph et al., 2015). In conventional manual transplanting (CT), 20-30 people are required to transplant 1 ha/day, but 3 people can transplant approximately 2 ha/day using the rice </w:t>
      </w:r>
      <w:proofErr w:type="spellStart"/>
      <w:r>
        <w:t>transplanter</w:t>
      </w:r>
      <w:proofErr w:type="spellEnd"/>
      <w:r>
        <w:t>. The other advantages of MT include uniform spacing, optimum plant density, less transplanting shock and better employment opportunities for rural youth through the development of custom service business. It is also capable of adjusting desired within row space (WRS), per hill seedling number (PHSN) and planting depth (PD0 according to the seedling age (SA), soil type and the level of puddling done in the field.</w:t>
      </w:r>
    </w:p>
    <w:p w14:paraId="2180DBCC" w14:textId="6AB2BEE6" w:rsidR="00A81059" w:rsidRDefault="00A81059" w:rsidP="00A81059">
      <w:r>
        <w:t>Presently,</w:t>
      </w:r>
    </w:p>
    <w:p w14:paraId="445201A9" w14:textId="54BE8DB8" w:rsidR="009863A2" w:rsidRPr="009863A2" w:rsidRDefault="009863A2" w:rsidP="00F2782A">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739DC2E" w14:textId="162E7F08" w:rsidR="000C45A5" w:rsidRDefault="00CC5880" w:rsidP="000C45A5">
      <w:r w:rsidRPr="00CC5880">
        <w:t xml:space="preserve">In Asia, a number of different </w:t>
      </w:r>
      <w:proofErr w:type="spellStart"/>
      <w:r w:rsidRPr="00CC5880">
        <w:t>transplanters</w:t>
      </w:r>
      <w:proofErr w:type="spellEnd"/>
      <w:r w:rsidRPr="00CC5880">
        <w:t xml:space="preserve"> are now being used to establish rice crops. Machines are manufactured in China, Japan, Korea and Taiwan with varying levels of complexity. Machines range in size from a two‐row, walk‐behind models to eight‐row, ride‐on models. Land must be well prepared for machine transplanting. The soil needs to be level and have sufficient bearing strength to carry the machine and support the planted seedlings. Fields may need to be drained one or two days longer than they are for hand transplanting to stop seedlings floating. Most mechanical </w:t>
      </w:r>
      <w:proofErr w:type="spellStart"/>
      <w:r w:rsidRPr="00CC5880">
        <w:t>transplanters</w:t>
      </w:r>
      <w:proofErr w:type="spellEnd"/>
      <w:r w:rsidRPr="00CC5880">
        <w:t xml:space="preserve"> place seedlings in rows either 20‐30 cm apart with in‐row spacing determined by ground speed or head speed of the </w:t>
      </w:r>
      <w:proofErr w:type="spellStart"/>
      <w:r w:rsidRPr="00CC5880">
        <w:t>tra</w:t>
      </w:r>
      <w:proofErr w:type="spellEnd"/>
    </w:p>
    <w:p w14:paraId="5406B6DA" w14:textId="77777777" w:rsidR="00CC5880" w:rsidRPr="00CC5880" w:rsidRDefault="00CC5880" w:rsidP="00CC5880">
      <w:pPr>
        <w:rPr>
          <w:color w:val="FF0000"/>
        </w:rPr>
      </w:pPr>
      <w:r w:rsidRPr="00CC5880">
        <w:rPr>
          <w:color w:val="FF0000"/>
        </w:rPr>
        <w:t>Rice Production Manual</w:t>
      </w:r>
    </w:p>
    <w:p w14:paraId="4C533ABB" w14:textId="4C3A5D43" w:rsidR="000C45A5" w:rsidRDefault="000C45A5" w:rsidP="000C45A5"/>
    <w:p w14:paraId="7618B245" w14:textId="31299B07" w:rsidR="000C45A5" w:rsidRDefault="000C45A5" w:rsidP="000C45A5"/>
    <w:p w14:paraId="242D3C21" w14:textId="62958EDA" w:rsidR="000C45A5" w:rsidRDefault="00DD115B" w:rsidP="000C45A5">
      <w:r w:rsidRPr="00DD115B">
        <w:lastRenderedPageBreak/>
        <w:t xml:space="preserve">Mechanical transplanting in rice involves transplanting specifically raised younger seedling of rice as a mat (mat type nursery) using a self-propelled mechanical rice </w:t>
      </w:r>
      <w:proofErr w:type="spellStart"/>
      <w:r w:rsidRPr="00DD115B">
        <w:t>transplanter</w:t>
      </w:r>
      <w:proofErr w:type="spellEnd"/>
      <w:r w:rsidRPr="00DD115B">
        <w:t xml:space="preserve"> at pre- determined and desired spacing. Machine </w:t>
      </w:r>
      <w:proofErr w:type="spellStart"/>
      <w:r w:rsidRPr="00DD115B">
        <w:t>transplanter</w:t>
      </w:r>
      <w:proofErr w:type="spellEnd"/>
      <w:r w:rsidRPr="00DD115B">
        <w:t xml:space="preserve"> was first developed in Japan in 1960s, whereas the earliest attempt to mechanize rice transplanting dates back to late 19th century. In Japan, development and spread of rice </w:t>
      </w:r>
      <w:proofErr w:type="spellStart"/>
      <w:r w:rsidRPr="00DD115B">
        <w:t>transplanters</w:t>
      </w:r>
      <w:proofErr w:type="spellEnd"/>
      <w:r w:rsidRPr="00DD115B">
        <w:t xml:space="preserve"> progressed rapidly during 1970s and 1980s. They also developed new technologies of seedling raising for rice </w:t>
      </w:r>
      <w:proofErr w:type="spellStart"/>
      <w:r w:rsidRPr="00DD115B">
        <w:t>transplanter</w:t>
      </w:r>
      <w:proofErr w:type="spellEnd"/>
      <w:r w:rsidRPr="00DD115B">
        <w:t xml:space="preserve"> (</w:t>
      </w:r>
      <w:proofErr w:type="spellStart"/>
      <w:r w:rsidRPr="00DD115B">
        <w:t>Tasaka</w:t>
      </w:r>
      <w:proofErr w:type="spellEnd"/>
      <w:r w:rsidRPr="00DD115B">
        <w:t xml:space="preserve"> et al., 1996). In</w:t>
      </w:r>
    </w:p>
    <w:p w14:paraId="2746354D" w14:textId="77777777" w:rsidR="00DD115B" w:rsidRDefault="00DD115B" w:rsidP="00DD115B">
      <w:r>
        <w:t>disseminate this technology, with the following objectives</w:t>
      </w:r>
      <w:proofErr w:type="gramStart"/>
      <w:r>
        <w:t>: ?</w:t>
      </w:r>
      <w:proofErr w:type="gramEnd"/>
      <w:r>
        <w:t xml:space="preserve"> Ensure quality seedlings in proper time by raising seedlings in the tray under plastic shade</w:t>
      </w:r>
    </w:p>
    <w:p w14:paraId="4B77A4A9" w14:textId="77777777" w:rsidR="00DD115B" w:rsidRDefault="00DD115B" w:rsidP="00DD115B">
      <w:r>
        <w:t>? Ensure uniform spacing and planting depth of transplanted rice</w:t>
      </w:r>
    </w:p>
    <w:p w14:paraId="47F4D17E" w14:textId="77777777" w:rsidR="00DD115B" w:rsidRDefault="00DD115B" w:rsidP="00DD115B">
      <w:r>
        <w:t>? Save time and cost during periods</w:t>
      </w:r>
    </w:p>
    <w:p w14:paraId="1615B068" w14:textId="77777777" w:rsidR="00DD115B" w:rsidRDefault="00DD115B" w:rsidP="00DD115B">
      <w:r>
        <w:t>Seedling establishment in tray: needed for mechanical</w:t>
      </w:r>
    </w:p>
    <w:p w14:paraId="591D5342" w14:textId="77777777" w:rsidR="00DD115B" w:rsidRDefault="00DD115B" w:rsidP="00DD115B">
      <w:r>
        <w:t>of peak-</w:t>
      </w:r>
      <w:proofErr w:type="spellStart"/>
      <w:r>
        <w:t>labour</w:t>
      </w:r>
      <w:proofErr w:type="spellEnd"/>
      <w:r>
        <w:t xml:space="preserve"> demand</w:t>
      </w:r>
    </w:p>
    <w:p w14:paraId="550FDDC5" w14:textId="77777777" w:rsidR="00DD115B" w:rsidRDefault="00DD115B" w:rsidP="00DD115B">
      <w:r>
        <w:t>transplanting of rice</w:t>
      </w:r>
    </w:p>
    <w:p w14:paraId="5CBBC3C1" w14:textId="77777777" w:rsidR="00DD115B" w:rsidRDefault="00DD115B" w:rsidP="00DD115B">
      <w:r>
        <w:t xml:space="preserve">? Create new forms of employment through creation of seedling nursery entrepreneurs and transplanting service </w:t>
      </w:r>
      <w:proofErr w:type="gramStart"/>
      <w:r>
        <w:t>providers ?</w:t>
      </w:r>
      <w:proofErr w:type="gramEnd"/>
      <w:r>
        <w:t xml:space="preserve"> Improve farmers socio-economic conditions</w:t>
      </w:r>
    </w:p>
    <w:p w14:paraId="1E961B7C" w14:textId="1F42FF6E" w:rsidR="00DD115B" w:rsidRDefault="00DD115B" w:rsidP="00DD115B">
      <w:r>
        <w:t>2</w:t>
      </w:r>
    </w:p>
    <w:p w14:paraId="51AD9638" w14:textId="77777777" w:rsidR="00A676C2" w:rsidRDefault="00A676C2" w:rsidP="00A676C2">
      <w:r>
        <w:t xml:space="preserve">machine transplantation resulted in earlier maturity of the crop (by 15 days) and 9% increased production compared to manual transplantation. Besides higher yield, 25-30% production cost was reduced by using machine </w:t>
      </w:r>
      <w:proofErr w:type="spellStart"/>
      <w:r>
        <w:t>transplanter</w:t>
      </w:r>
      <w:proofErr w:type="spellEnd"/>
      <w:r>
        <w:t>.</w:t>
      </w:r>
    </w:p>
    <w:p w14:paraId="684DE398" w14:textId="0B68D3A4" w:rsidR="00A676C2" w:rsidRDefault="00A676C2" w:rsidP="00A676C2">
      <w:r>
        <w:t>The</w:t>
      </w:r>
    </w:p>
    <w:p w14:paraId="3B85E8C9" w14:textId="60FC95D1" w:rsidR="000C45A5" w:rsidRPr="00DD115B" w:rsidRDefault="00DD115B" w:rsidP="000C45A5">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19A513C5" w14:textId="43DE525B" w:rsidR="000C45A5" w:rsidRDefault="00DB34FE" w:rsidP="000C45A5">
      <w:proofErr w:type="gramStart"/>
      <w:r w:rsidRPr="00DB34FE">
        <w:t>Firstly</w:t>
      </w:r>
      <w:proofErr w:type="gramEnd"/>
      <w:r w:rsidRPr="00DB34FE">
        <w:t xml:space="preserve"> it was seen that the area required to establish a paddy nursery is very small. Secondly the Kubota/ </w:t>
      </w:r>
      <w:proofErr w:type="spellStart"/>
      <w:r w:rsidRPr="00DB34FE">
        <w:t>Hayleys</w:t>
      </w:r>
      <w:proofErr w:type="spellEnd"/>
      <w:r w:rsidRPr="00DB34FE">
        <w:t xml:space="preserve"> demonstrations clearly showed that with proper nursery management and mechanized transplanting it will bring about as much as a 50% saving on seed </w:t>
      </w:r>
      <w:proofErr w:type="gramStart"/>
      <w:r w:rsidRPr="00DB34FE">
        <w:t>paddy(</w:t>
      </w:r>
      <w:proofErr w:type="gramEnd"/>
      <w:r w:rsidRPr="00DB34FE">
        <w:t xml:space="preserve">compared to the broadcasting method). Furthermore, currently the formal seed paddy sector is only able to supply 30% of the seed paddy requirement to farmers. </w:t>
      </w:r>
      <w:proofErr w:type="gramStart"/>
      <w:r w:rsidRPr="00DB34FE">
        <w:t>Therefore</w:t>
      </w:r>
      <w:proofErr w:type="gramEnd"/>
      <w:r w:rsidRPr="00DB34FE">
        <w:t xml:space="preserve"> farmers are compelled to “grow” their own seed paddy which may be of poor quality and bring about a reduced yield at the time of the harvest. This saving will greatly contribute to the Agriculture Department’s </w:t>
      </w:r>
      <w:proofErr w:type="spellStart"/>
      <w:r w:rsidRPr="00DB34FE">
        <w:t>endeavours</w:t>
      </w:r>
      <w:proofErr w:type="spellEnd"/>
      <w:r w:rsidRPr="00DB34FE">
        <w:t xml:space="preserve"> to ensure that farmers have adequate supply of </w:t>
      </w:r>
      <w:proofErr w:type="gramStart"/>
      <w:r w:rsidRPr="00DB34FE">
        <w:t>high quality</w:t>
      </w:r>
      <w:proofErr w:type="gramEnd"/>
      <w:r w:rsidRPr="00DB34FE">
        <w:t xml:space="preserve"> seed paddy in the future. The</w:t>
      </w:r>
    </w:p>
    <w:p w14:paraId="773E7ACB" w14:textId="77777777" w:rsidR="00817C36" w:rsidRDefault="00817C36" w:rsidP="00817C36">
      <w:r>
        <w:t xml:space="preserve">Without any doubt, the main reason that guarantees and proves a greater return on investment in the case of Kubota rice </w:t>
      </w:r>
      <w:proofErr w:type="spellStart"/>
      <w:r>
        <w:t>transplanter</w:t>
      </w:r>
      <w:proofErr w:type="spellEnd"/>
      <w:r>
        <w:t xml:space="preserve"> is the increase yield. </w:t>
      </w:r>
      <w:proofErr w:type="spellStart"/>
      <w:r>
        <w:t>Hayleys</w:t>
      </w:r>
      <w:proofErr w:type="spellEnd"/>
      <w:r>
        <w:t xml:space="preserve"> Agriculture has conducted many trials island wide including the Rice Research Institute at </w:t>
      </w:r>
      <w:proofErr w:type="spellStart"/>
      <w:r>
        <w:t>Bathalagoda</w:t>
      </w:r>
      <w:proofErr w:type="spellEnd"/>
      <w:r>
        <w:t xml:space="preserve"> and </w:t>
      </w:r>
      <w:proofErr w:type="spellStart"/>
      <w:r>
        <w:t>Samanthurai</w:t>
      </w:r>
      <w:proofErr w:type="spellEnd"/>
      <w:r>
        <w:t xml:space="preserve">. These trials have proved that yield could be increased as much as 10-20% due to higher </w:t>
      </w:r>
      <w:proofErr w:type="spellStart"/>
      <w:r>
        <w:t>tillering</w:t>
      </w:r>
      <w:proofErr w:type="spellEnd"/>
      <w:r>
        <w:t xml:space="preserve"> per hill (20-25) when compared to the traditional broadcasting method.</w:t>
      </w:r>
    </w:p>
    <w:p w14:paraId="430A5489" w14:textId="32F9C106" w:rsidR="00817C36" w:rsidRDefault="00817C36" w:rsidP="00817C36">
      <w:r>
        <w:t xml:space="preserve">Due to the benefits mentioned above, the government should encourage the </w:t>
      </w:r>
      <w:proofErr w:type="spellStart"/>
      <w:r>
        <w:t>adoptation</w:t>
      </w:r>
      <w:proofErr w:type="spellEnd"/>
      <w:r>
        <w:t xml:space="preserve"> of this technology by the farming community and perhaps provide loans/leasing facilities at concessionary interest rates through the financial institutions to the farmers</w:t>
      </w:r>
    </w:p>
    <w:p w14:paraId="503995FE" w14:textId="163329FB" w:rsidR="000C45A5" w:rsidRPr="00817C36" w:rsidRDefault="00817C36" w:rsidP="000C45A5">
      <w:pPr>
        <w:rPr>
          <w:color w:val="FF0000"/>
        </w:rPr>
      </w:pPr>
      <w:proofErr w:type="spellStart"/>
      <w:r w:rsidRPr="00817C36">
        <w:rPr>
          <w:color w:val="FF0000"/>
        </w:rPr>
        <w:lastRenderedPageBreak/>
        <w:t>Hayleys</w:t>
      </w:r>
      <w:proofErr w:type="spellEnd"/>
      <w:r w:rsidRPr="00817C36">
        <w:rPr>
          <w:color w:val="FF0000"/>
        </w:rPr>
        <w:t xml:space="preserve"> Agriculture plants seeds of greater productivity through mechanized Rice </w:t>
      </w:r>
      <w:proofErr w:type="spellStart"/>
      <w:r w:rsidRPr="00817C36">
        <w:rPr>
          <w:color w:val="FF0000"/>
        </w:rPr>
        <w:t>Transplanter</w:t>
      </w:r>
      <w:proofErr w:type="spellEnd"/>
      <w:r w:rsidRPr="00817C36">
        <w:rPr>
          <w:color w:val="FF0000"/>
        </w:rPr>
        <w:t xml:space="preserve"> Saves on seed paddy, reduce weedicide usage and guarantees a greater yield</w:t>
      </w:r>
    </w:p>
    <w:p w14:paraId="04F13F9D" w14:textId="6129E546" w:rsidR="000C45A5" w:rsidRDefault="000C45A5" w:rsidP="000C45A5"/>
    <w:p w14:paraId="1F4D892C" w14:textId="39998F75" w:rsidR="000C45A5" w:rsidRDefault="000C45A5" w:rsidP="000C45A5"/>
    <w:p w14:paraId="53214A54" w14:textId="13369884" w:rsidR="000C45A5" w:rsidRDefault="000C45A5" w:rsidP="000C45A5"/>
    <w:p w14:paraId="3085B84D" w14:textId="1F0209EE" w:rsidR="000C45A5" w:rsidRDefault="000C45A5" w:rsidP="000C45A5"/>
    <w:p w14:paraId="2C43BC7D" w14:textId="34F53634" w:rsidR="000C45A5" w:rsidRDefault="000C45A5" w:rsidP="000C45A5"/>
    <w:p w14:paraId="3E2D2AAE" w14:textId="65CB1B1E" w:rsidR="00A81059" w:rsidRDefault="00A81059" w:rsidP="000C45A5"/>
    <w:p w14:paraId="3BDC39CC" w14:textId="0AA2102B" w:rsidR="00A81059" w:rsidRDefault="00A81059" w:rsidP="000C45A5"/>
    <w:p w14:paraId="0652F8EC" w14:textId="38242B29" w:rsidR="00A81059" w:rsidRDefault="00A81059" w:rsidP="000C45A5"/>
    <w:p w14:paraId="5E988AED" w14:textId="1D16876F" w:rsidR="00A81059" w:rsidRDefault="00A81059" w:rsidP="000C45A5"/>
    <w:p w14:paraId="04565EEE" w14:textId="00848D62" w:rsidR="00A81059" w:rsidRDefault="00A81059" w:rsidP="000C45A5"/>
    <w:p w14:paraId="78308F90" w14:textId="7A007288" w:rsidR="00A81059" w:rsidRDefault="00A81059" w:rsidP="000C45A5"/>
    <w:p w14:paraId="7E36D472" w14:textId="18812229" w:rsidR="00A81059" w:rsidRDefault="00A81059" w:rsidP="000C45A5"/>
    <w:p w14:paraId="2D084567" w14:textId="315B5756" w:rsidR="00A81059" w:rsidRDefault="00A81059" w:rsidP="000C45A5"/>
    <w:p w14:paraId="18324CB2" w14:textId="5CB502F5" w:rsidR="00A81059" w:rsidRDefault="00A81059" w:rsidP="000C45A5"/>
    <w:p w14:paraId="273F56FC" w14:textId="43F8BD31" w:rsidR="00A81059" w:rsidRDefault="00A81059" w:rsidP="000C45A5"/>
    <w:p w14:paraId="387ECAC1" w14:textId="77777777" w:rsidR="00A81059" w:rsidRDefault="00A81059" w:rsidP="000C45A5"/>
    <w:p w14:paraId="2459C577" w14:textId="602863F1" w:rsidR="000C45A5" w:rsidRDefault="000C45A5" w:rsidP="000C45A5"/>
    <w:p w14:paraId="088F028D" w14:textId="77777777" w:rsidR="0080245B" w:rsidRDefault="0080245B" w:rsidP="000C45A5"/>
    <w:p w14:paraId="7F3CD66B" w14:textId="4E2FA119" w:rsidR="000C45A5" w:rsidRDefault="000C45A5" w:rsidP="000C45A5"/>
    <w:p w14:paraId="14441314" w14:textId="70D53A58" w:rsidR="000C45A5" w:rsidRDefault="000C45A5" w:rsidP="000C45A5"/>
    <w:p w14:paraId="3F2C3D60" w14:textId="1F3B6C03" w:rsidR="00237461" w:rsidRDefault="00237461" w:rsidP="000C45A5"/>
    <w:p w14:paraId="45AB644A" w14:textId="5B33435F" w:rsidR="00237461" w:rsidRDefault="00237461" w:rsidP="000C45A5"/>
    <w:p w14:paraId="58AC8135" w14:textId="6CE5A518" w:rsidR="00237461" w:rsidRDefault="00237461" w:rsidP="000C45A5"/>
    <w:p w14:paraId="40FB7790" w14:textId="0A26B43F" w:rsidR="00237461" w:rsidRDefault="00237461" w:rsidP="000C45A5"/>
    <w:p w14:paraId="09DD7BB4" w14:textId="10DF5F51" w:rsidR="00237461" w:rsidRDefault="00237461" w:rsidP="000C45A5"/>
    <w:p w14:paraId="64585F5F" w14:textId="2D4F9B27" w:rsidR="00237461" w:rsidRDefault="00237461" w:rsidP="000C45A5"/>
    <w:p w14:paraId="61FFE043" w14:textId="304B53EA" w:rsidR="00237461" w:rsidRDefault="00237461" w:rsidP="000C45A5"/>
    <w:p w14:paraId="54DF0F39" w14:textId="0C57E809" w:rsidR="00237461" w:rsidRDefault="00237461" w:rsidP="000C45A5"/>
    <w:p w14:paraId="236D4B15" w14:textId="32E625BE" w:rsidR="00237461" w:rsidRDefault="00237461" w:rsidP="000C45A5"/>
    <w:p w14:paraId="4242BDF1" w14:textId="157DB12D" w:rsidR="00237461" w:rsidRDefault="00237461" w:rsidP="000C45A5"/>
    <w:p w14:paraId="1202D109" w14:textId="1119F6E7" w:rsidR="00237461" w:rsidRDefault="00237461" w:rsidP="000C45A5"/>
    <w:p w14:paraId="2C21AAF9" w14:textId="22A8EEFF" w:rsidR="00237461" w:rsidRDefault="00237461" w:rsidP="000C45A5"/>
    <w:p w14:paraId="45E56CA0" w14:textId="0D85149D" w:rsidR="00237461" w:rsidRDefault="00237461" w:rsidP="000C45A5"/>
    <w:p w14:paraId="45748062" w14:textId="216E1608" w:rsidR="00237461" w:rsidRDefault="00237461" w:rsidP="000C45A5"/>
    <w:p w14:paraId="174FF000" w14:textId="70B6E13A" w:rsidR="00237461" w:rsidRDefault="00237461" w:rsidP="000C45A5"/>
    <w:p w14:paraId="32EB54E0" w14:textId="0923D0F2" w:rsidR="00237461" w:rsidRDefault="00237461" w:rsidP="000C45A5"/>
    <w:p w14:paraId="3E1396E7" w14:textId="1090DE3C" w:rsidR="00237461" w:rsidRDefault="00237461" w:rsidP="000C45A5"/>
    <w:p w14:paraId="20AA4DC2" w14:textId="4075DA87" w:rsidR="00237461" w:rsidRDefault="00237461" w:rsidP="000C45A5"/>
    <w:p w14:paraId="044D38B9" w14:textId="2185D638" w:rsidR="00237461" w:rsidRDefault="00237461" w:rsidP="000C45A5"/>
    <w:p w14:paraId="2677E0FC" w14:textId="5FFEF7B1" w:rsidR="00237461" w:rsidRDefault="00237461" w:rsidP="000C45A5"/>
    <w:p w14:paraId="53711A77" w14:textId="351126EA" w:rsidR="00237461" w:rsidRDefault="00237461" w:rsidP="000C45A5"/>
    <w:p w14:paraId="6E0EB71F" w14:textId="4594117A" w:rsidR="00237461" w:rsidRDefault="00237461" w:rsidP="000C45A5"/>
    <w:p w14:paraId="5C6F60D7" w14:textId="37E30B0C" w:rsidR="00237461" w:rsidRDefault="00237461" w:rsidP="000C45A5"/>
    <w:p w14:paraId="1C2B9744" w14:textId="77777777" w:rsidR="00237461" w:rsidRDefault="00237461"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5"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1 </w:t>
      </w:r>
      <w:proofErr w:type="spellStart"/>
      <w:r w:rsidRPr="000C45A5">
        <w:rPr>
          <w:rFonts w:ascii="Times New Roman" w:hAnsi="Times New Roman" w:cs="Times New Roman"/>
          <w:b/>
          <w:i w:val="0"/>
          <w:color w:val="auto"/>
          <w:sz w:val="40"/>
          <w:szCs w:val="40"/>
        </w:rPr>
        <w:t>Transplanters</w:t>
      </w:r>
      <w:bookmarkEnd w:id="15"/>
      <w:proofErr w:type="spellEnd"/>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w:t>
      </w:r>
      <w:proofErr w:type="spellStart"/>
      <w:r w:rsidRPr="00A423FB">
        <w:t>transplanter</w:t>
      </w:r>
      <w:proofErr w:type="spellEnd"/>
      <w:r w:rsidRPr="00A423FB">
        <w:t xml:space="preserve">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w:t>
      </w:r>
      <w:proofErr w:type="spellStart"/>
      <w:r w:rsidRPr="00B06EF0">
        <w:rPr>
          <w:rFonts w:ascii="Times New Roman" w:eastAsia="Times New Roman" w:hAnsi="Times New Roman" w:cs="Times New Roman"/>
          <w:color w:val="FF0000"/>
          <w:sz w:val="32"/>
          <w:szCs w:val="32"/>
        </w:rPr>
        <w:t>Transplanters</w:t>
      </w:r>
      <w:proofErr w:type="spellEnd"/>
      <w:r w:rsidRPr="00B06EF0">
        <w:rPr>
          <w:rFonts w:ascii="Times New Roman" w:eastAsia="Times New Roman" w:hAnsi="Times New Roman" w:cs="Times New Roman"/>
          <w:color w:val="FF0000"/>
          <w:sz w:val="32"/>
          <w:szCs w:val="32"/>
        </w:rPr>
        <w:t xml:space="preserve">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lastRenderedPageBreak/>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 xml:space="preserve">Paddy Transplanter Machine transplanting using rice </w:t>
      </w:r>
      <w:proofErr w:type="spellStart"/>
      <w:r w:rsidRPr="00543295">
        <w:rPr>
          <w:color w:val="000000" w:themeColor="text1"/>
        </w:rPr>
        <w:t>transplanters</w:t>
      </w:r>
      <w:proofErr w:type="spellEnd"/>
      <w:r w:rsidRPr="00543295">
        <w:rPr>
          <w:color w:val="000000" w:themeColor="text1"/>
        </w:rPr>
        <w:t xml:space="preserve">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w:t>
      </w:r>
      <w:proofErr w:type="spellStart"/>
      <w:r>
        <w:t>transplanter</w:t>
      </w:r>
      <w:proofErr w:type="spellEnd"/>
      <w:r>
        <w:t xml:space="preserve">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preparation for pre-germination and disease disinfection. About 3 leaf stage and 12 to 15cm 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proofErr w:type="spellStart"/>
      <w:r>
        <w:rPr>
          <w:color w:val="C00000"/>
        </w:rPr>
        <w:t>Transplanters</w:t>
      </w:r>
      <w:proofErr w:type="spellEnd"/>
      <w:r>
        <w:rPr>
          <w:color w:val="C00000"/>
        </w:rPr>
        <w:t xml:space="preserve">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w:t>
      </w:r>
      <w:proofErr w:type="spellStart"/>
      <w:r>
        <w:t>transplanter</w:t>
      </w:r>
      <w:proofErr w:type="spellEnd"/>
      <w:r>
        <w:t xml:space="preserve"> </w:t>
      </w:r>
      <w:proofErr w:type="spellStart"/>
      <w:r>
        <w:t>Transplanter</w:t>
      </w:r>
      <w:proofErr w:type="spellEnd"/>
      <w:r>
        <w:t xml:space="preserve"> is a machine used to transplant matured (15-21days) paddy</w:t>
      </w:r>
    </w:p>
    <w:p w14:paraId="7404EE76" w14:textId="744B65A8" w:rsidR="000C45A5" w:rsidRDefault="00543295" w:rsidP="00543295">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w:t>
      </w:r>
      <w:r>
        <w:lastRenderedPageBreak/>
        <w:t xml:space="preserve">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w:t>
      </w:r>
      <w:proofErr w:type="spellStart"/>
      <w:r>
        <w:t>transplanter</w:t>
      </w:r>
      <w:proofErr w:type="spellEnd"/>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 xml:space="preserve">About the </w:t>
      </w:r>
      <w:proofErr w:type="spellStart"/>
      <w:r w:rsidRPr="004A122D">
        <w:rPr>
          <w:sz w:val="40"/>
          <w:szCs w:val="40"/>
        </w:rPr>
        <w:t>transplanter</w:t>
      </w:r>
      <w:proofErr w:type="spellEnd"/>
      <w:r w:rsidRPr="004A122D">
        <w:rPr>
          <w:sz w:val="40"/>
          <w:szCs w:val="40"/>
        </w:rPr>
        <w:t xml:space="preserve">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 xml:space="preserve">1.5 </w:t>
      </w:r>
      <w:proofErr w:type="gramStart"/>
      <w:r w:rsidRPr="00F37562">
        <w:t>cm ,</w:t>
      </w:r>
      <w:proofErr w:type="gramEnd"/>
      <w:r w:rsidRPr="00F37562">
        <w:t xml:space="preserve"> 2 cm, 2.3 cm, 2.7 cm, 3 cm, 3.7 cm</w:t>
      </w:r>
    </w:p>
    <w:p w14:paraId="219D1C72" w14:textId="71820D1F" w:rsidR="00F37562" w:rsidRDefault="00F37562" w:rsidP="000C45A5">
      <w:r w:rsidRPr="00F37562">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5AE59AD1" w14:textId="77777777" w:rsidR="00A81059" w:rsidRDefault="00A81059" w:rsidP="009961C4">
      <w:pPr>
        <w:pStyle w:val="Heading4"/>
        <w:rPr>
          <w:rFonts w:ascii="Times New Roman" w:hAnsi="Times New Roman" w:cs="Times New Roman"/>
          <w:b/>
          <w:i w:val="0"/>
          <w:color w:val="auto"/>
          <w:sz w:val="40"/>
          <w:szCs w:val="40"/>
        </w:rPr>
      </w:pPr>
      <w:bookmarkStart w:id="16" w:name="_Toc529958343"/>
    </w:p>
    <w:p w14:paraId="532D503B" w14:textId="77777777" w:rsidR="00A81059" w:rsidRDefault="00A81059" w:rsidP="009961C4">
      <w:pPr>
        <w:pStyle w:val="Heading4"/>
        <w:rPr>
          <w:rFonts w:ascii="Times New Roman" w:hAnsi="Times New Roman" w:cs="Times New Roman"/>
          <w:b/>
          <w:i w:val="0"/>
          <w:color w:val="auto"/>
          <w:sz w:val="40"/>
          <w:szCs w:val="40"/>
        </w:rPr>
      </w:pPr>
    </w:p>
    <w:p w14:paraId="1F2CD1B9" w14:textId="77777777" w:rsidR="00A81059" w:rsidRDefault="00A81059" w:rsidP="009961C4">
      <w:pPr>
        <w:pStyle w:val="Heading4"/>
        <w:rPr>
          <w:rFonts w:ascii="Times New Roman" w:hAnsi="Times New Roman" w:cs="Times New Roman"/>
          <w:b/>
          <w:i w:val="0"/>
          <w:color w:val="auto"/>
          <w:sz w:val="40"/>
          <w:szCs w:val="40"/>
        </w:rPr>
      </w:pPr>
    </w:p>
    <w:p w14:paraId="78C89B54" w14:textId="77777777" w:rsidR="00A81059" w:rsidRDefault="00A81059" w:rsidP="009961C4">
      <w:pPr>
        <w:pStyle w:val="Heading4"/>
        <w:rPr>
          <w:rFonts w:ascii="Times New Roman" w:hAnsi="Times New Roman" w:cs="Times New Roman"/>
          <w:b/>
          <w:i w:val="0"/>
          <w:color w:val="auto"/>
          <w:sz w:val="40"/>
          <w:szCs w:val="40"/>
        </w:rPr>
      </w:pPr>
    </w:p>
    <w:p w14:paraId="541E9BCC" w14:textId="77777777" w:rsidR="00A81059" w:rsidRDefault="00A81059" w:rsidP="009961C4">
      <w:pPr>
        <w:pStyle w:val="Heading4"/>
        <w:rPr>
          <w:rFonts w:ascii="Times New Roman" w:hAnsi="Times New Roman" w:cs="Times New Roman"/>
          <w:b/>
          <w:i w:val="0"/>
          <w:color w:val="auto"/>
          <w:sz w:val="40"/>
          <w:szCs w:val="40"/>
        </w:rPr>
      </w:pPr>
    </w:p>
    <w:p w14:paraId="372FD85A" w14:textId="77777777" w:rsidR="00A81059" w:rsidRDefault="00A81059" w:rsidP="009961C4">
      <w:pPr>
        <w:pStyle w:val="Heading4"/>
        <w:rPr>
          <w:rFonts w:ascii="Times New Roman" w:hAnsi="Times New Roman" w:cs="Times New Roman"/>
          <w:b/>
          <w:i w:val="0"/>
          <w:color w:val="auto"/>
          <w:sz w:val="40"/>
          <w:szCs w:val="40"/>
        </w:rPr>
      </w:pPr>
    </w:p>
    <w:p w14:paraId="2BC70C36" w14:textId="77777777" w:rsidR="00A81059" w:rsidRDefault="00A81059" w:rsidP="009961C4">
      <w:pPr>
        <w:pStyle w:val="Heading4"/>
        <w:rPr>
          <w:rFonts w:ascii="Times New Roman" w:hAnsi="Times New Roman" w:cs="Times New Roman"/>
          <w:b/>
          <w:i w:val="0"/>
          <w:color w:val="auto"/>
          <w:sz w:val="40"/>
          <w:szCs w:val="40"/>
        </w:rPr>
      </w:pPr>
    </w:p>
    <w:p w14:paraId="50A22158" w14:textId="77777777" w:rsidR="00A81059" w:rsidRDefault="00A81059" w:rsidP="009961C4">
      <w:pPr>
        <w:pStyle w:val="Heading4"/>
        <w:rPr>
          <w:rFonts w:ascii="Times New Roman" w:hAnsi="Times New Roman" w:cs="Times New Roman"/>
          <w:b/>
          <w:i w:val="0"/>
          <w:color w:val="auto"/>
          <w:sz w:val="40"/>
          <w:szCs w:val="40"/>
        </w:rPr>
      </w:pPr>
    </w:p>
    <w:p w14:paraId="73914E7F" w14:textId="77777777" w:rsidR="00A81059" w:rsidRDefault="00A81059" w:rsidP="009961C4">
      <w:pPr>
        <w:pStyle w:val="Heading4"/>
        <w:rPr>
          <w:rFonts w:ascii="Times New Roman" w:hAnsi="Times New Roman" w:cs="Times New Roman"/>
          <w:b/>
          <w:i w:val="0"/>
          <w:color w:val="auto"/>
          <w:sz w:val="40"/>
          <w:szCs w:val="40"/>
        </w:rPr>
      </w:pPr>
    </w:p>
    <w:p w14:paraId="692F28AA" w14:textId="77777777" w:rsidR="00A81059" w:rsidRDefault="00A81059" w:rsidP="009961C4">
      <w:pPr>
        <w:pStyle w:val="Heading4"/>
        <w:rPr>
          <w:rFonts w:ascii="Times New Roman" w:hAnsi="Times New Roman" w:cs="Times New Roman"/>
          <w:b/>
          <w:i w:val="0"/>
          <w:color w:val="auto"/>
          <w:sz w:val="40"/>
          <w:szCs w:val="40"/>
        </w:rPr>
      </w:pPr>
    </w:p>
    <w:p w14:paraId="6BB0378C" w14:textId="77777777" w:rsidR="00A81059" w:rsidRDefault="00A81059" w:rsidP="009961C4">
      <w:pPr>
        <w:pStyle w:val="Heading4"/>
        <w:rPr>
          <w:rFonts w:ascii="Times New Roman" w:hAnsi="Times New Roman" w:cs="Times New Roman"/>
          <w:b/>
          <w:i w:val="0"/>
          <w:color w:val="auto"/>
          <w:sz w:val="40"/>
          <w:szCs w:val="40"/>
        </w:rPr>
      </w:pPr>
    </w:p>
    <w:p w14:paraId="2E07935C" w14:textId="77777777" w:rsidR="00A81059" w:rsidRDefault="00A81059" w:rsidP="009961C4">
      <w:pPr>
        <w:pStyle w:val="Heading4"/>
        <w:rPr>
          <w:rFonts w:ascii="Times New Roman" w:hAnsi="Times New Roman" w:cs="Times New Roman"/>
          <w:b/>
          <w:i w:val="0"/>
          <w:color w:val="auto"/>
          <w:sz w:val="40"/>
          <w:szCs w:val="40"/>
        </w:rPr>
      </w:pPr>
    </w:p>
    <w:p w14:paraId="4F4D2B13" w14:textId="77777777" w:rsidR="00A81059" w:rsidRDefault="00A81059" w:rsidP="009961C4">
      <w:pPr>
        <w:pStyle w:val="Heading4"/>
        <w:rPr>
          <w:rFonts w:ascii="Times New Roman" w:hAnsi="Times New Roman" w:cs="Times New Roman"/>
          <w:b/>
          <w:i w:val="0"/>
          <w:color w:val="auto"/>
          <w:sz w:val="40"/>
          <w:szCs w:val="40"/>
        </w:rPr>
      </w:pPr>
    </w:p>
    <w:p w14:paraId="14B3024E" w14:textId="77777777" w:rsidR="00A81059" w:rsidRDefault="00A81059" w:rsidP="009961C4">
      <w:pPr>
        <w:pStyle w:val="Heading4"/>
        <w:rPr>
          <w:rFonts w:ascii="Times New Roman" w:hAnsi="Times New Roman" w:cs="Times New Roman"/>
          <w:b/>
          <w:i w:val="0"/>
          <w:color w:val="auto"/>
          <w:sz w:val="40"/>
          <w:szCs w:val="40"/>
        </w:rPr>
      </w:pPr>
    </w:p>
    <w:p w14:paraId="779593AE" w14:textId="77777777" w:rsidR="00A81059" w:rsidRDefault="00A81059" w:rsidP="009961C4">
      <w:pPr>
        <w:pStyle w:val="Heading4"/>
        <w:rPr>
          <w:rFonts w:ascii="Times New Roman" w:hAnsi="Times New Roman" w:cs="Times New Roman"/>
          <w:b/>
          <w:i w:val="0"/>
          <w:color w:val="auto"/>
          <w:sz w:val="40"/>
          <w:szCs w:val="40"/>
        </w:rPr>
      </w:pPr>
    </w:p>
    <w:p w14:paraId="4503BBA6" w14:textId="77777777" w:rsidR="00A81059" w:rsidRDefault="00A81059" w:rsidP="009961C4">
      <w:pPr>
        <w:pStyle w:val="Heading4"/>
        <w:rPr>
          <w:rFonts w:ascii="Times New Roman" w:hAnsi="Times New Roman" w:cs="Times New Roman"/>
          <w:b/>
          <w:i w:val="0"/>
          <w:color w:val="auto"/>
          <w:sz w:val="40"/>
          <w:szCs w:val="40"/>
        </w:rPr>
      </w:pPr>
    </w:p>
    <w:p w14:paraId="09738A31" w14:textId="77777777" w:rsidR="00A81059" w:rsidRDefault="00A81059" w:rsidP="009961C4">
      <w:pPr>
        <w:pStyle w:val="Heading4"/>
        <w:rPr>
          <w:rFonts w:ascii="Times New Roman" w:hAnsi="Times New Roman" w:cs="Times New Roman"/>
          <w:b/>
          <w:i w:val="0"/>
          <w:color w:val="auto"/>
          <w:sz w:val="40"/>
          <w:szCs w:val="40"/>
        </w:rPr>
      </w:pPr>
    </w:p>
    <w:p w14:paraId="1A4466D6" w14:textId="77777777" w:rsidR="00A81059" w:rsidRDefault="00A81059" w:rsidP="009961C4">
      <w:pPr>
        <w:pStyle w:val="Heading4"/>
        <w:rPr>
          <w:rFonts w:ascii="Times New Roman" w:hAnsi="Times New Roman" w:cs="Times New Roman"/>
          <w:b/>
          <w:i w:val="0"/>
          <w:color w:val="auto"/>
          <w:sz w:val="40"/>
          <w:szCs w:val="40"/>
        </w:rPr>
      </w:pPr>
    </w:p>
    <w:p w14:paraId="5C5611F3" w14:textId="77777777" w:rsidR="00A81059" w:rsidRDefault="00A81059" w:rsidP="009961C4">
      <w:pPr>
        <w:pStyle w:val="Heading4"/>
        <w:rPr>
          <w:rFonts w:ascii="Times New Roman" w:hAnsi="Times New Roman" w:cs="Times New Roman"/>
          <w:b/>
          <w:i w:val="0"/>
          <w:color w:val="auto"/>
          <w:sz w:val="40"/>
          <w:szCs w:val="40"/>
        </w:rPr>
      </w:pPr>
    </w:p>
    <w:p w14:paraId="066E6F38" w14:textId="77777777" w:rsidR="00A81059" w:rsidRDefault="00A81059" w:rsidP="009961C4">
      <w:pPr>
        <w:pStyle w:val="Heading4"/>
        <w:rPr>
          <w:rFonts w:ascii="Times New Roman" w:hAnsi="Times New Roman" w:cs="Times New Roman"/>
          <w:b/>
          <w:i w:val="0"/>
          <w:color w:val="auto"/>
          <w:sz w:val="40"/>
          <w:szCs w:val="40"/>
        </w:rPr>
      </w:pPr>
    </w:p>
    <w:p w14:paraId="79498790" w14:textId="77777777" w:rsidR="00A81059" w:rsidRDefault="00A81059" w:rsidP="009961C4">
      <w:pPr>
        <w:pStyle w:val="Heading4"/>
        <w:rPr>
          <w:rFonts w:ascii="Times New Roman" w:hAnsi="Times New Roman" w:cs="Times New Roman"/>
          <w:b/>
          <w:i w:val="0"/>
          <w:color w:val="auto"/>
          <w:sz w:val="40"/>
          <w:szCs w:val="40"/>
        </w:rPr>
      </w:pPr>
    </w:p>
    <w:p w14:paraId="513D08AC" w14:textId="77777777" w:rsidR="00A81059" w:rsidRDefault="00A81059" w:rsidP="009961C4">
      <w:pPr>
        <w:pStyle w:val="Heading4"/>
        <w:rPr>
          <w:rFonts w:ascii="Times New Roman" w:hAnsi="Times New Roman" w:cs="Times New Roman"/>
          <w:b/>
          <w:i w:val="0"/>
          <w:color w:val="auto"/>
          <w:sz w:val="40"/>
          <w:szCs w:val="40"/>
        </w:rPr>
      </w:pPr>
    </w:p>
    <w:p w14:paraId="01F15E22" w14:textId="77777777" w:rsidR="00A81059" w:rsidRDefault="00A81059" w:rsidP="009961C4">
      <w:pPr>
        <w:pStyle w:val="Heading4"/>
        <w:rPr>
          <w:rFonts w:ascii="Times New Roman" w:hAnsi="Times New Roman" w:cs="Times New Roman"/>
          <w:b/>
          <w:i w:val="0"/>
          <w:color w:val="auto"/>
          <w:sz w:val="40"/>
          <w:szCs w:val="40"/>
        </w:rPr>
      </w:pPr>
    </w:p>
    <w:p w14:paraId="6ED68D63" w14:textId="77777777" w:rsidR="00A81059" w:rsidRDefault="00A81059" w:rsidP="009961C4">
      <w:pPr>
        <w:pStyle w:val="Heading4"/>
        <w:rPr>
          <w:rFonts w:ascii="Times New Roman" w:hAnsi="Times New Roman" w:cs="Times New Roman"/>
          <w:b/>
          <w:i w:val="0"/>
          <w:color w:val="auto"/>
          <w:sz w:val="40"/>
          <w:szCs w:val="40"/>
        </w:rPr>
      </w:pPr>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5261C3ED"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lastRenderedPageBreak/>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2 Problems with Mechanical Transplanting </w:t>
      </w:r>
      <w:bookmarkEnd w:id="16"/>
    </w:p>
    <w:p w14:paraId="59D98FA4" w14:textId="0A686644" w:rsidR="004E5B6E" w:rsidRDefault="004E5B6E" w:rsidP="004E5B6E"/>
    <w:p w14:paraId="6227F074" w14:textId="4AD9FAE5" w:rsidR="004E5B6E" w:rsidRDefault="0093741C" w:rsidP="004E5B6E">
      <w:r w:rsidRPr="0093741C">
        <w:t xml:space="preserve">However, rice </w:t>
      </w:r>
      <w:proofErr w:type="spellStart"/>
      <w:r w:rsidRPr="0093741C">
        <w:t>transplanters</w:t>
      </w:r>
      <w:proofErr w:type="spellEnd"/>
      <w:r w:rsidRPr="0093741C">
        <w:t xml:space="preserve">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4B71183A" w:rsidR="004E5B6E" w:rsidRDefault="004E5B6E"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lastRenderedPageBreak/>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 xml:space="preserve">Diffusion Possibilities of Mechanical Rice </w:t>
      </w:r>
      <w:proofErr w:type="spellStart"/>
      <w:r w:rsidRPr="000406A1">
        <w:rPr>
          <w:color w:val="FF0000"/>
        </w:rPr>
        <w:t>Transplanters</w:t>
      </w:r>
      <w:proofErr w:type="spellEnd"/>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 xml:space="preserve">This implies that a significant increase in paddy production can take place by wide spread adoption of mechanical </w:t>
      </w:r>
      <w:proofErr w:type="spellStart"/>
      <w:r w:rsidRPr="003E1EB7">
        <w:rPr>
          <w:rFonts w:ascii="Times New Roman" w:hAnsi="Times New Roman" w:cs="Times New Roman"/>
          <w:b/>
          <w:sz w:val="24"/>
          <w:szCs w:val="24"/>
        </w:rPr>
        <w:t>transplanters</w:t>
      </w:r>
      <w:proofErr w:type="spellEnd"/>
      <w:r w:rsidRPr="003E1EB7">
        <w:rPr>
          <w:rFonts w:ascii="Times New Roman" w:hAnsi="Times New Roman" w:cs="Times New Roman"/>
          <w:b/>
          <w:sz w:val="24"/>
          <w:szCs w:val="24"/>
        </w:rPr>
        <w:t xml:space="preserve">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lastRenderedPageBreak/>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w:t>
      </w:r>
      <w:proofErr w:type="gramStart"/>
      <w:r w:rsidRPr="00A81059">
        <w:rPr>
          <w:rFonts w:ascii="Times New Roman" w:hAnsi="Times New Roman" w:cs="Times New Roman"/>
          <w:b/>
          <w:sz w:val="24"/>
          <w:szCs w:val="24"/>
        </w:rPr>
        <w:t>area</w:t>
      </w:r>
      <w:proofErr w:type="gramEnd"/>
      <w:r w:rsidRPr="00A81059">
        <w:rPr>
          <w:rFonts w:ascii="Times New Roman" w:hAnsi="Times New Roman" w:cs="Times New Roman"/>
          <w:b/>
          <w:sz w:val="24"/>
          <w:szCs w:val="24"/>
        </w:rPr>
        <w:t xml:space="preserve"> to be exploited. Despite with many advantages, farmers are still reluctant to adopt MT because of some socio- economic reasons and lack of technical specifications available related to agronomic management options of the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Problems in nursery preparation, selecting suitable varieties and appropriate planting spaces have been reported and a trend in giving up the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in rice cultivation has been observed. Studies on efficient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4A9DB54A" w:rsidR="00132602" w:rsidRDefault="00DD115B" w:rsidP="00B646B0">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427157D6" w14:textId="77777777" w:rsidR="00132602" w:rsidRDefault="00132602" w:rsidP="00B646B0">
      <w:pPr>
        <w:spacing w:line="360" w:lineRule="auto"/>
        <w:rPr>
          <w:rFonts w:ascii="Times New Roman" w:hAnsi="Times New Roman" w:cs="Times New Roman"/>
          <w:b/>
          <w:sz w:val="24"/>
          <w:szCs w:val="24"/>
        </w:rPr>
      </w:pPr>
    </w:p>
    <w:p w14:paraId="597451FF" w14:textId="77777777" w:rsidR="00A676C2" w:rsidRPr="00DD115B" w:rsidRDefault="00A676C2" w:rsidP="00A676C2">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5E7A9214" w14:textId="77777777" w:rsidR="00A676C2" w:rsidRDefault="00A676C2" w:rsidP="00A676C2"/>
    <w:p w14:paraId="609CBCB4"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Rice transplanting using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is technologically viable and economically feasible. But the cost of 4 rows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is high (approximately 200000 BDT or 2500 US$) and this constrain smallholder farmers from adopting this technology. </w:t>
      </w:r>
      <w:proofErr w:type="gramStart"/>
      <w:r w:rsidRPr="00A676C2">
        <w:rPr>
          <w:rFonts w:ascii="Times New Roman" w:hAnsi="Times New Roman" w:cs="Times New Roman"/>
          <w:b/>
          <w:sz w:val="24"/>
          <w:szCs w:val="24"/>
        </w:rPr>
        <w:t>However</w:t>
      </w:r>
      <w:proofErr w:type="gramEnd"/>
      <w:r w:rsidRPr="00A676C2">
        <w:rPr>
          <w:rFonts w:ascii="Times New Roman" w:hAnsi="Times New Roman" w:cs="Times New Roman"/>
          <w:b/>
          <w:sz w:val="24"/>
          <w:szCs w:val="24"/>
        </w:rPr>
        <w:t xml:space="preserve"> some of the following measures can enhance adoption. Government may enhance the subsidy component for promoting this technology from 50 to 75 per cent so that every farmer could afford a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and </w:t>
      </w:r>
      <w:proofErr w:type="gramStart"/>
      <w:r w:rsidRPr="00A676C2">
        <w:rPr>
          <w:rFonts w:ascii="Times New Roman" w:hAnsi="Times New Roman" w:cs="Times New Roman"/>
          <w:b/>
          <w:sz w:val="24"/>
          <w:szCs w:val="24"/>
        </w:rPr>
        <w:t>can do</w:t>
      </w:r>
      <w:proofErr w:type="gramEnd"/>
      <w:r w:rsidRPr="00A676C2">
        <w:rPr>
          <w:rFonts w:ascii="Times New Roman" w:hAnsi="Times New Roman" w:cs="Times New Roman"/>
          <w:b/>
          <w:sz w:val="24"/>
          <w:szCs w:val="24"/>
        </w:rPr>
        <w:t xml:space="preserve"> timely operations</w:t>
      </w:r>
    </w:p>
    <w:p w14:paraId="7800206D"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lastRenderedPageBreak/>
        <w:t>? A healthy agricultural mechanization policy must be formulated immediately including machine development and manufacturing, quality protection by standardization of machines, skill development of researchers, farmers, mechanics and machine operators and marketing system improvement</w:t>
      </w:r>
    </w:p>
    <w:p w14:paraId="66EACFA9" w14:textId="3E684599" w:rsidR="0013260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w:t>
      </w:r>
      <w:proofErr w:type="gramStart"/>
      <w:r w:rsidRPr="00A676C2">
        <w:rPr>
          <w:rFonts w:ascii="Times New Roman" w:hAnsi="Times New Roman" w:cs="Times New Roman"/>
          <w:b/>
          <w:sz w:val="24"/>
          <w:szCs w:val="24"/>
        </w:rPr>
        <w:t>Also</w:t>
      </w:r>
      <w:proofErr w:type="gramEnd"/>
      <w:r w:rsidRPr="00A676C2">
        <w:rPr>
          <w:rFonts w:ascii="Times New Roman" w:hAnsi="Times New Roman" w:cs="Times New Roman"/>
          <w:b/>
          <w:sz w:val="24"/>
          <w:szCs w:val="24"/>
        </w:rPr>
        <w:t xml:space="preserve"> it enhances farm activities and agricultural machinery industries.</w:t>
      </w:r>
    </w:p>
    <w:p w14:paraId="11B31866" w14:textId="77777777" w:rsidR="000803D9" w:rsidRPr="000803D9" w:rsidRDefault="000803D9" w:rsidP="000803D9">
      <w:pPr>
        <w:spacing w:line="360" w:lineRule="auto"/>
        <w:rPr>
          <w:rFonts w:ascii="Times New Roman" w:hAnsi="Times New Roman" w:cs="Times New Roman"/>
          <w:b/>
          <w:sz w:val="24"/>
          <w:szCs w:val="24"/>
        </w:rPr>
      </w:pPr>
      <w:r w:rsidRPr="000803D9">
        <w:rPr>
          <w:rFonts w:ascii="Times New Roman" w:hAnsi="Times New Roman" w:cs="Times New Roman"/>
          <w:b/>
          <w:sz w:val="24"/>
          <w:szCs w:val="24"/>
        </w:rPr>
        <w:t>Before distributing these implements to farmers, efforts should be made to build the knowledge and skills of extension functionaries on use of these implements</w:t>
      </w:r>
    </w:p>
    <w:p w14:paraId="4142C3D1" w14:textId="24038052" w:rsidR="000803D9" w:rsidRDefault="000803D9" w:rsidP="000803D9">
      <w:pPr>
        <w:spacing w:line="360" w:lineRule="auto"/>
        <w:rPr>
          <w:rFonts w:ascii="Times New Roman" w:hAnsi="Times New Roman" w:cs="Times New Roman"/>
          <w:b/>
          <w:sz w:val="24"/>
          <w:szCs w:val="24"/>
        </w:rPr>
      </w:pPr>
    </w:p>
    <w:p w14:paraId="7C0A1AEE" w14:textId="0CC01043" w:rsidR="00966042" w:rsidRPr="000803D9" w:rsidRDefault="000803D9" w:rsidP="00B646B0">
      <w:pPr>
        <w:spacing w:line="360" w:lineRule="auto"/>
        <w:rPr>
          <w:rFonts w:ascii="Times New Roman" w:hAnsi="Times New Roman" w:cs="Times New Roman"/>
          <w:b/>
          <w:color w:val="FF0000"/>
          <w:sz w:val="24"/>
          <w:szCs w:val="24"/>
        </w:rPr>
      </w:pPr>
      <w:r w:rsidRPr="000803D9">
        <w:rPr>
          <w:color w:val="FF0000"/>
        </w:rPr>
        <w:t xml:space="preserve">Transplanting Rice Seedling Using Machine </w:t>
      </w:r>
      <w:proofErr w:type="spellStart"/>
      <w:proofErr w:type="gramStart"/>
      <w:r w:rsidRPr="000803D9">
        <w:rPr>
          <w:color w:val="FF0000"/>
        </w:rPr>
        <w:t>Transplanter</w:t>
      </w:r>
      <w:proofErr w:type="spellEnd"/>
      <w:r w:rsidRPr="000803D9">
        <w:rPr>
          <w:color w:val="FF0000"/>
        </w:rPr>
        <w:t xml:space="preserve"> :</w:t>
      </w:r>
      <w:proofErr w:type="gramEnd"/>
      <w:r w:rsidRPr="000803D9">
        <w:rPr>
          <w:color w:val="FF0000"/>
        </w:rPr>
        <w:t xml:space="preserve"> a Potential Step</w:t>
      </w:r>
    </w:p>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662ECC67" w:rsidR="00132602" w:rsidRDefault="00132602" w:rsidP="00B646B0">
      <w:pPr>
        <w:spacing w:line="360" w:lineRule="auto"/>
        <w:rPr>
          <w:rFonts w:ascii="Times New Roman" w:hAnsi="Times New Roman" w:cs="Times New Roman"/>
          <w:b/>
          <w:sz w:val="24"/>
          <w:szCs w:val="24"/>
        </w:rPr>
      </w:pPr>
    </w:p>
    <w:p w14:paraId="2C64846E" w14:textId="0CA71A3E" w:rsidR="00A81059" w:rsidRDefault="00A81059" w:rsidP="00B646B0">
      <w:pPr>
        <w:spacing w:line="360" w:lineRule="auto"/>
        <w:rPr>
          <w:rFonts w:ascii="Times New Roman" w:hAnsi="Times New Roman" w:cs="Times New Roman"/>
          <w:b/>
          <w:sz w:val="24"/>
          <w:szCs w:val="24"/>
        </w:rPr>
      </w:pPr>
    </w:p>
    <w:p w14:paraId="01A68116" w14:textId="6BB2E42F" w:rsidR="00A81059" w:rsidRDefault="00A81059" w:rsidP="00B646B0">
      <w:pPr>
        <w:spacing w:line="360" w:lineRule="auto"/>
        <w:rPr>
          <w:rFonts w:ascii="Times New Roman" w:hAnsi="Times New Roman" w:cs="Times New Roman"/>
          <w:b/>
          <w:sz w:val="24"/>
          <w:szCs w:val="24"/>
        </w:rPr>
      </w:pPr>
    </w:p>
    <w:p w14:paraId="48E8CBF2" w14:textId="25E4E572" w:rsidR="00A81059" w:rsidRDefault="00A81059" w:rsidP="00B646B0">
      <w:pPr>
        <w:spacing w:line="360" w:lineRule="auto"/>
        <w:rPr>
          <w:rFonts w:ascii="Times New Roman" w:hAnsi="Times New Roman" w:cs="Times New Roman"/>
          <w:b/>
          <w:sz w:val="24"/>
          <w:szCs w:val="24"/>
        </w:rPr>
      </w:pPr>
    </w:p>
    <w:p w14:paraId="59431AC8" w14:textId="7E6758B9" w:rsidR="00A81059" w:rsidRDefault="00A81059" w:rsidP="00B646B0">
      <w:pPr>
        <w:spacing w:line="360" w:lineRule="auto"/>
        <w:rPr>
          <w:rFonts w:ascii="Times New Roman" w:hAnsi="Times New Roman" w:cs="Times New Roman"/>
          <w:b/>
          <w:sz w:val="24"/>
          <w:szCs w:val="24"/>
        </w:rPr>
      </w:pPr>
    </w:p>
    <w:p w14:paraId="5DC3AAE4" w14:textId="367FC612" w:rsidR="00A81059" w:rsidRDefault="00A81059" w:rsidP="00B646B0">
      <w:pPr>
        <w:spacing w:line="360" w:lineRule="auto"/>
        <w:rPr>
          <w:rFonts w:ascii="Times New Roman" w:hAnsi="Times New Roman" w:cs="Times New Roman"/>
          <w:b/>
          <w:sz w:val="24"/>
          <w:szCs w:val="24"/>
        </w:rPr>
      </w:pPr>
    </w:p>
    <w:p w14:paraId="5EDE60D3" w14:textId="14357903" w:rsidR="00A81059" w:rsidRDefault="00A81059" w:rsidP="00B646B0">
      <w:pPr>
        <w:spacing w:line="360" w:lineRule="auto"/>
        <w:rPr>
          <w:rFonts w:ascii="Times New Roman" w:hAnsi="Times New Roman" w:cs="Times New Roman"/>
          <w:b/>
          <w:sz w:val="24"/>
          <w:szCs w:val="24"/>
        </w:rPr>
      </w:pPr>
    </w:p>
    <w:p w14:paraId="62703351" w14:textId="056D925B" w:rsidR="00A81059" w:rsidRDefault="00A81059" w:rsidP="00B646B0">
      <w:pPr>
        <w:spacing w:line="360" w:lineRule="auto"/>
        <w:rPr>
          <w:rFonts w:ascii="Times New Roman" w:hAnsi="Times New Roman" w:cs="Times New Roman"/>
          <w:b/>
          <w:sz w:val="24"/>
          <w:szCs w:val="24"/>
        </w:rPr>
      </w:pPr>
    </w:p>
    <w:p w14:paraId="57945E10" w14:textId="71E95DB5" w:rsidR="00A81059" w:rsidRDefault="00A81059" w:rsidP="00B646B0">
      <w:pPr>
        <w:spacing w:line="360" w:lineRule="auto"/>
        <w:rPr>
          <w:rFonts w:ascii="Times New Roman" w:hAnsi="Times New Roman" w:cs="Times New Roman"/>
          <w:b/>
          <w:sz w:val="24"/>
          <w:szCs w:val="24"/>
        </w:rPr>
      </w:pPr>
    </w:p>
    <w:p w14:paraId="20BCD70D" w14:textId="0792CF97" w:rsidR="00A81059" w:rsidRDefault="00A81059" w:rsidP="00B646B0">
      <w:pPr>
        <w:spacing w:line="360" w:lineRule="auto"/>
        <w:rPr>
          <w:rFonts w:ascii="Times New Roman" w:hAnsi="Times New Roman" w:cs="Times New Roman"/>
          <w:b/>
          <w:sz w:val="24"/>
          <w:szCs w:val="24"/>
        </w:rPr>
      </w:pPr>
    </w:p>
    <w:p w14:paraId="26327A5F" w14:textId="798D4FEC" w:rsidR="00A81059" w:rsidRDefault="00A81059" w:rsidP="00B646B0">
      <w:pPr>
        <w:spacing w:line="360" w:lineRule="auto"/>
        <w:rPr>
          <w:rFonts w:ascii="Times New Roman" w:hAnsi="Times New Roman" w:cs="Times New Roman"/>
          <w:b/>
          <w:sz w:val="24"/>
          <w:szCs w:val="24"/>
        </w:rPr>
      </w:pPr>
    </w:p>
    <w:p w14:paraId="3D400087" w14:textId="5B61152E" w:rsidR="00A81059" w:rsidRDefault="00A81059" w:rsidP="00B646B0">
      <w:pPr>
        <w:spacing w:line="360" w:lineRule="auto"/>
        <w:rPr>
          <w:rFonts w:ascii="Times New Roman" w:hAnsi="Times New Roman" w:cs="Times New Roman"/>
          <w:b/>
          <w:sz w:val="24"/>
          <w:szCs w:val="24"/>
        </w:rPr>
      </w:pPr>
    </w:p>
    <w:p w14:paraId="36767342" w14:textId="793073E1" w:rsidR="00A81059" w:rsidRDefault="00A81059" w:rsidP="00B646B0">
      <w:pPr>
        <w:spacing w:line="360" w:lineRule="auto"/>
        <w:rPr>
          <w:rFonts w:ascii="Times New Roman" w:hAnsi="Times New Roman" w:cs="Times New Roman"/>
          <w:b/>
          <w:sz w:val="24"/>
          <w:szCs w:val="24"/>
        </w:rPr>
      </w:pPr>
    </w:p>
    <w:p w14:paraId="52DA74D3" w14:textId="21C0A6AF" w:rsidR="00A81059" w:rsidRDefault="00A81059" w:rsidP="00B646B0">
      <w:pPr>
        <w:spacing w:line="360" w:lineRule="auto"/>
        <w:rPr>
          <w:rFonts w:ascii="Times New Roman" w:hAnsi="Times New Roman" w:cs="Times New Roman"/>
          <w:b/>
          <w:sz w:val="24"/>
          <w:szCs w:val="24"/>
        </w:rPr>
      </w:pPr>
    </w:p>
    <w:p w14:paraId="76C74DDB" w14:textId="5702B2EF" w:rsidR="00A81059" w:rsidRDefault="00A81059" w:rsidP="00B646B0">
      <w:pPr>
        <w:spacing w:line="360" w:lineRule="auto"/>
        <w:rPr>
          <w:rFonts w:ascii="Times New Roman" w:hAnsi="Times New Roman" w:cs="Times New Roman"/>
          <w:b/>
          <w:sz w:val="24"/>
          <w:szCs w:val="24"/>
        </w:rPr>
      </w:pPr>
    </w:p>
    <w:p w14:paraId="62FC9AA7" w14:textId="77777777" w:rsidR="00A81059" w:rsidRDefault="00A81059"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 xml:space="preserve">Techno-Economic </w:t>
      </w:r>
      <w:r w:rsidR="0002682C" w:rsidRPr="0002682C">
        <w:rPr>
          <w:color w:val="FF0000"/>
        </w:rPr>
        <w:lastRenderedPageBreak/>
        <w:t>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00D957A4" w:rsidR="00966042" w:rsidRDefault="00027762" w:rsidP="00B646B0">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7E8778A2" w14:textId="0B61A738" w:rsidR="0080245B" w:rsidRPr="00027762" w:rsidRDefault="00027762" w:rsidP="00B646B0">
      <w:pPr>
        <w:spacing w:line="360" w:lineRule="auto"/>
        <w:rPr>
          <w:rFonts w:ascii="Times New Roman" w:hAnsi="Times New Roman" w:cs="Times New Roman"/>
          <w:b/>
          <w:color w:val="FF0000"/>
          <w:sz w:val="24"/>
          <w:szCs w:val="24"/>
        </w:rPr>
      </w:pPr>
      <w:r w:rsidRPr="00027762">
        <w:rPr>
          <w:color w:val="FF0000"/>
        </w:rPr>
        <w:lastRenderedPageBreak/>
        <w:t>Rice Production Manual</w:t>
      </w:r>
    </w:p>
    <w:p w14:paraId="33D8EF03" w14:textId="79F0DE90" w:rsidR="00A81059" w:rsidRDefault="00B97E37" w:rsidP="00B646B0">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 xml:space="preserve">The seed rate naturally influences the growth of the seedlings. Thin sowing gives strong and </w:t>
      </w:r>
      <w:proofErr w:type="spellStart"/>
      <w:r w:rsidRPr="00B97E37">
        <w:rPr>
          <w:rFonts w:ascii="Times New Roman" w:hAnsi="Times New Roman" w:cs="Times New Roman"/>
          <w:b/>
          <w:sz w:val="24"/>
          <w:szCs w:val="24"/>
        </w:rPr>
        <w:t>tillered</w:t>
      </w:r>
      <w:proofErr w:type="spellEnd"/>
      <w:r w:rsidRPr="00B97E37">
        <w:rPr>
          <w:rFonts w:ascii="Times New Roman" w:hAnsi="Times New Roman" w:cs="Times New Roman"/>
          <w:b/>
          <w:sz w:val="24"/>
          <w:szCs w:val="24"/>
        </w:rPr>
        <w:t xml:space="preserve">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13D50483" w14:textId="24ED0FCB" w:rsidR="00A81059" w:rsidRPr="00222A90" w:rsidRDefault="00222A90" w:rsidP="00B646B0">
      <w:pPr>
        <w:spacing w:line="360" w:lineRule="auto"/>
        <w:rPr>
          <w:rFonts w:ascii="Times New Roman" w:hAnsi="Times New Roman" w:cs="Times New Roman"/>
          <w:b/>
          <w:color w:val="FF0000"/>
          <w:sz w:val="24"/>
          <w:szCs w:val="24"/>
        </w:rPr>
      </w:pPr>
      <w:r w:rsidRPr="00222A90">
        <w:rPr>
          <w:color w:val="FF0000"/>
        </w:rPr>
        <w:t>(Oryza sativa</w:t>
      </w:r>
    </w:p>
    <w:p w14:paraId="14D140A7" w14:textId="3AAA0070" w:rsidR="00A81059" w:rsidRDefault="00A81059" w:rsidP="00B646B0">
      <w:pPr>
        <w:spacing w:line="360" w:lineRule="auto"/>
        <w:rPr>
          <w:rFonts w:ascii="Times New Roman" w:hAnsi="Times New Roman" w:cs="Times New Roman"/>
          <w:b/>
          <w:sz w:val="24"/>
          <w:szCs w:val="24"/>
        </w:rPr>
      </w:pPr>
    </w:p>
    <w:p w14:paraId="26DFA440" w14:textId="6CAD03BD" w:rsidR="00A81059" w:rsidRDefault="00A81059" w:rsidP="00B646B0">
      <w:pPr>
        <w:spacing w:line="360" w:lineRule="auto"/>
        <w:rPr>
          <w:rFonts w:ascii="Times New Roman" w:hAnsi="Times New Roman" w:cs="Times New Roman"/>
          <w:b/>
          <w:sz w:val="24"/>
          <w:szCs w:val="24"/>
        </w:rPr>
      </w:pPr>
    </w:p>
    <w:p w14:paraId="4475575B" w14:textId="64A514E6" w:rsidR="00A81059" w:rsidRDefault="00A81059" w:rsidP="00B646B0">
      <w:pPr>
        <w:spacing w:line="360" w:lineRule="auto"/>
        <w:rPr>
          <w:rFonts w:ascii="Times New Roman" w:hAnsi="Times New Roman" w:cs="Times New Roman"/>
          <w:b/>
          <w:sz w:val="24"/>
          <w:szCs w:val="24"/>
        </w:rPr>
      </w:pP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p w14:paraId="1C1988AE" w14:textId="1A9D3788" w:rsidR="00A81059" w:rsidRDefault="00A81059" w:rsidP="00B646B0">
      <w:pPr>
        <w:spacing w:line="360" w:lineRule="auto"/>
        <w:rPr>
          <w:rFonts w:ascii="Times New Roman" w:hAnsi="Times New Roman" w:cs="Times New Roman"/>
          <w:b/>
          <w:sz w:val="24"/>
          <w:szCs w:val="24"/>
        </w:rPr>
      </w:pPr>
    </w:p>
    <w:p w14:paraId="1C68185A" w14:textId="607AF428" w:rsidR="00A81059" w:rsidRDefault="00A81059" w:rsidP="00B646B0">
      <w:pPr>
        <w:spacing w:line="360" w:lineRule="auto"/>
        <w:rPr>
          <w:rFonts w:ascii="Times New Roman" w:hAnsi="Times New Roman" w:cs="Times New Roman"/>
          <w:b/>
          <w:sz w:val="24"/>
          <w:szCs w:val="24"/>
        </w:rPr>
      </w:pPr>
    </w:p>
    <w:p w14:paraId="67F59CF6" w14:textId="549381ED" w:rsidR="00A81059" w:rsidRDefault="00A81059" w:rsidP="00B646B0">
      <w:pPr>
        <w:spacing w:line="360" w:lineRule="auto"/>
        <w:rPr>
          <w:rFonts w:ascii="Times New Roman" w:hAnsi="Times New Roman" w:cs="Times New Roman"/>
          <w:b/>
          <w:sz w:val="24"/>
          <w:szCs w:val="24"/>
        </w:rPr>
      </w:pPr>
    </w:p>
    <w:p w14:paraId="39EC44E7" w14:textId="381C29A9" w:rsidR="00A81059" w:rsidRDefault="00A81059" w:rsidP="00B646B0">
      <w:pPr>
        <w:spacing w:line="360" w:lineRule="auto"/>
        <w:rPr>
          <w:rFonts w:ascii="Times New Roman" w:hAnsi="Times New Roman" w:cs="Times New Roman"/>
          <w:b/>
          <w:sz w:val="24"/>
          <w:szCs w:val="24"/>
        </w:rPr>
      </w:pPr>
    </w:p>
    <w:p w14:paraId="2B7706C5" w14:textId="104B8D42" w:rsidR="00A81059" w:rsidRDefault="00A81059" w:rsidP="00B646B0">
      <w:pPr>
        <w:spacing w:line="360" w:lineRule="auto"/>
        <w:rPr>
          <w:rFonts w:ascii="Times New Roman" w:hAnsi="Times New Roman" w:cs="Times New Roman"/>
          <w:b/>
          <w:sz w:val="24"/>
          <w:szCs w:val="24"/>
        </w:rPr>
      </w:pPr>
    </w:p>
    <w:p w14:paraId="3D76E0B6" w14:textId="149787C0" w:rsidR="00A81059" w:rsidRDefault="00A81059" w:rsidP="00B646B0">
      <w:pPr>
        <w:spacing w:line="360" w:lineRule="auto"/>
        <w:rPr>
          <w:rFonts w:ascii="Times New Roman" w:hAnsi="Times New Roman" w:cs="Times New Roman"/>
          <w:b/>
          <w:sz w:val="24"/>
          <w:szCs w:val="24"/>
        </w:rPr>
      </w:pPr>
    </w:p>
    <w:p w14:paraId="143F9E3B" w14:textId="67A5E9DD" w:rsidR="00A81059" w:rsidRDefault="00A81059" w:rsidP="00B646B0">
      <w:pPr>
        <w:spacing w:line="360" w:lineRule="auto"/>
        <w:rPr>
          <w:rFonts w:ascii="Times New Roman" w:hAnsi="Times New Roman" w:cs="Times New Roman"/>
          <w:b/>
          <w:sz w:val="24"/>
          <w:szCs w:val="24"/>
        </w:rPr>
      </w:pPr>
    </w:p>
    <w:p w14:paraId="6309B879" w14:textId="06F6D719" w:rsidR="00A81059" w:rsidRDefault="00A81059" w:rsidP="00B646B0">
      <w:pPr>
        <w:spacing w:line="360" w:lineRule="auto"/>
        <w:rPr>
          <w:rFonts w:ascii="Times New Roman" w:hAnsi="Times New Roman" w:cs="Times New Roman"/>
          <w:b/>
          <w:sz w:val="24"/>
          <w:szCs w:val="24"/>
        </w:rPr>
      </w:pPr>
    </w:p>
    <w:p w14:paraId="46A68517" w14:textId="77777777" w:rsidR="00A81059" w:rsidRDefault="00A81059"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7"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7"/>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lastRenderedPageBreak/>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 xml:space="preserve">Early Vigor Traits in Selected Upland and Rainfed Lowland Rice </w:t>
      </w:r>
      <w:proofErr w:type="gramStart"/>
      <w:r w:rsidR="006C1C52" w:rsidRPr="006C1C52">
        <w:rPr>
          <w:color w:val="FF0000"/>
        </w:rPr>
        <w:t>( Oryza</w:t>
      </w:r>
      <w:proofErr w:type="gramEnd"/>
      <w:r w:rsidR="006C1C52" w:rsidRPr="006C1C52">
        <w:rPr>
          <w:color w:val="FF0000"/>
        </w:rPr>
        <w:t xml:space="preserve">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D4CA73B" w:rsidR="0080245B" w:rsidRDefault="0080245B" w:rsidP="0080245B"/>
    <w:p w14:paraId="00B88783" w14:textId="4233507B" w:rsidR="00A81059" w:rsidRDefault="00A81059" w:rsidP="0080245B"/>
    <w:p w14:paraId="45A358C0" w14:textId="2690896E" w:rsidR="00A81059" w:rsidRDefault="00A81059" w:rsidP="0080245B"/>
    <w:p w14:paraId="11F505F9" w14:textId="7FF2E018" w:rsidR="00A81059" w:rsidRDefault="00A81059" w:rsidP="0080245B"/>
    <w:p w14:paraId="238BF33B" w14:textId="4AFED14F" w:rsidR="00A81059" w:rsidRDefault="00A81059" w:rsidP="0080245B"/>
    <w:p w14:paraId="2CB0AA5A" w14:textId="108412B1" w:rsidR="00A81059" w:rsidRDefault="00A81059" w:rsidP="0080245B"/>
    <w:p w14:paraId="35CDDB88" w14:textId="356BB1F8" w:rsidR="00A81059" w:rsidRDefault="00A81059" w:rsidP="0080245B"/>
    <w:p w14:paraId="7F974E75" w14:textId="6AA9D6C3" w:rsidR="00A81059" w:rsidRDefault="00A81059" w:rsidP="0080245B"/>
    <w:p w14:paraId="10A0E536" w14:textId="07861174" w:rsidR="00A81059" w:rsidRDefault="00A81059" w:rsidP="0080245B"/>
    <w:p w14:paraId="39D8CAF3" w14:textId="4CEE8DC4" w:rsidR="00A81059" w:rsidRDefault="00A81059" w:rsidP="0080245B"/>
    <w:p w14:paraId="76C16899" w14:textId="74D6B1F6" w:rsidR="00A81059" w:rsidRDefault="00A81059"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8"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8"/>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lastRenderedPageBreak/>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19"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19"/>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lastRenderedPageBreak/>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able</w:t>
      </w:r>
    </w:p>
    <w:p w14:paraId="48061806"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FFBFE1C" w:rsidR="00CD19C4"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 xml:space="preserve">The number of active tillers and panicles produced will be the major determinate of crop yield. </w:t>
      </w:r>
      <w:proofErr w:type="gramStart"/>
      <w:r w:rsidRPr="00027762">
        <w:rPr>
          <w:rFonts w:ascii="Times New Roman" w:hAnsi="Times New Roman" w:cs="Times New Roman"/>
          <w:sz w:val="24"/>
          <w:szCs w:val="24"/>
        </w:rPr>
        <w:t>Therefore</w:t>
      </w:r>
      <w:proofErr w:type="gramEnd"/>
      <w:r w:rsidRPr="00027762">
        <w:rPr>
          <w:rFonts w:ascii="Times New Roman" w:hAnsi="Times New Roman" w:cs="Times New Roman"/>
          <w:sz w:val="24"/>
          <w:szCs w:val="24"/>
        </w:rPr>
        <w:t xml:space="preserve"> the number of seedlings established must be sufficient to produce the desired number of tillers and panicles.</w:t>
      </w:r>
    </w:p>
    <w:p w14:paraId="01507502" w14:textId="4A1E1770"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7F75F92D" w14:textId="0C877B8E"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44D74B9D" w14:textId="16C56D5F" w:rsidR="00675DDC" w:rsidRPr="00027762" w:rsidRDefault="00027762" w:rsidP="00B646B0">
      <w:pPr>
        <w:spacing w:line="360" w:lineRule="auto"/>
        <w:rPr>
          <w:rFonts w:ascii="Times New Roman" w:hAnsi="Times New Roman" w:cs="Times New Roman"/>
          <w:color w:val="FF0000"/>
          <w:sz w:val="24"/>
          <w:szCs w:val="24"/>
        </w:rPr>
      </w:pPr>
      <w:r w:rsidRPr="00027762">
        <w:rPr>
          <w:color w:val="FF0000"/>
        </w:rPr>
        <w:t>Rice Production Manual</w:t>
      </w:r>
    </w:p>
    <w:p w14:paraId="2BF6236D" w14:textId="601192C6" w:rsidR="0053298F" w:rsidRDefault="00DA613D">
      <w:r w:rsidRPr="00DA613D">
        <w:lastRenderedPageBreak/>
        <w:t>Plant height was affected significantly by different sowing methods.</w:t>
      </w:r>
    </w:p>
    <w:p w14:paraId="21AAB54B" w14:textId="04B17A4B" w:rsidR="0053298F" w:rsidRDefault="00DA613D">
      <w:r w:rsidRPr="00DA613D">
        <w:t xml:space="preserve">Number of </w:t>
      </w:r>
      <w:proofErr w:type="gramStart"/>
      <w:r w:rsidRPr="00DA613D">
        <w:t>panicle</w:t>
      </w:r>
      <w:proofErr w:type="gramEnd"/>
      <w:r w:rsidRPr="00DA613D">
        <w:t xml:space="preserve"> bearing tillers was influenced significantly by various sowing methods</w:t>
      </w:r>
    </w:p>
    <w:p w14:paraId="07AC201D" w14:textId="56C056A5" w:rsidR="0080245B" w:rsidRDefault="00DA613D">
      <w:r w:rsidRPr="00DA613D">
        <w:t xml:space="preserve">Less number of </w:t>
      </w:r>
      <w:proofErr w:type="gramStart"/>
      <w:r w:rsidRPr="00DA613D">
        <w:t>panicle</w:t>
      </w:r>
      <w:proofErr w:type="gramEnd"/>
      <w:r w:rsidRPr="00DA613D">
        <w:t xml:space="preserve"> bearing tillers in direct seeding may again be explained in terms of availability of moisture and nutrients to the crop plants at the panicle initiation stage. The availability of moisture and nutrients was low due to lack of proper distance and </w:t>
      </w:r>
      <w:proofErr w:type="gramStart"/>
      <w:r w:rsidRPr="00DA613D">
        <w:t>more</w:t>
      </w:r>
      <w:proofErr w:type="gramEnd"/>
      <w:r w:rsidRPr="00DA613D">
        <w:t xml:space="preserve"> number of weeds in direct sowing. </w:t>
      </w:r>
      <w:proofErr w:type="gramStart"/>
      <w:r w:rsidRPr="00DA613D">
        <w:t>Moreover</w:t>
      </w:r>
      <w:proofErr w:type="gramEnd"/>
      <w:r w:rsidRPr="00DA613D">
        <w:t xml:space="preserve"> roots of plant could not penetrate deep enough to exploit the soil resources fully, giving a fair chance to the weeds to compete with the crop plant. Similar results were reported by </w:t>
      </w:r>
      <w:proofErr w:type="spellStart"/>
      <w:r w:rsidRPr="00DA613D">
        <w:t>Naklange</w:t>
      </w:r>
      <w:proofErr w:type="spellEnd"/>
      <w:r w:rsidRPr="00DA613D">
        <w:t xml:space="preserve"> et al. (1996).</w:t>
      </w:r>
    </w:p>
    <w:p w14:paraId="7449E40C" w14:textId="68D27BD6" w:rsidR="0080245B" w:rsidRDefault="00DA613D">
      <w:r w:rsidRPr="00DA613D">
        <w:t xml:space="preserve">The higher number of tillers in </w:t>
      </w:r>
      <w:r>
        <w:t>parachute</w:t>
      </w:r>
      <w:r w:rsidRPr="00DA613D">
        <w:t xml:space="preserve"> compared to the other methods of direct seeding might be attributed to the availability of sufficient amount of nutrients and moisture at </w:t>
      </w:r>
      <w:proofErr w:type="spellStart"/>
      <w:r w:rsidRPr="00DA613D">
        <w:t>tillering</w:t>
      </w:r>
      <w:proofErr w:type="spellEnd"/>
      <w:r w:rsidRPr="00DA613D">
        <w:t xml:space="preserve"> initiation stage due to the deep placement of seedling and better establishment of roots. Secondly, this method had no transplanting shock as it had a mud ball along its roots, hence started growth one week earlier. Availability</w:t>
      </w:r>
    </w:p>
    <w:p w14:paraId="12AE294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1A1DCB50" w14:textId="77777777" w:rsidR="00817C36" w:rsidRDefault="00817C36" w:rsidP="00817C36">
      <w:r>
        <w:t>% ground covers by beaded string method</w:t>
      </w:r>
    </w:p>
    <w:p w14:paraId="19F17CC0" w14:textId="040D7131" w:rsidR="0080245B" w:rsidRDefault="00817C36" w:rsidP="00817C36">
      <w:r>
        <w:t xml:space="preserve">? % ground covers by beaded string method at weekly interval till varieties reach 100% ground cover. First reading can be started at 12-15 DAS. For this, you have to make 20 knots at equal distance (10-cm apart). </w:t>
      </w:r>
      <w:proofErr w:type="gramStart"/>
      <w:r>
        <w:t>So</w:t>
      </w:r>
      <w:proofErr w:type="gramEnd"/>
      <w:r>
        <w:t xml:space="preserve"> the string will be 2-m long with 20 knots at 10-cm apart. Hold the string diagonally at two locations in a plot and see how many knots (if looking perpendicularly from top) are directly hitting the crop canopy (See figure below). Multiply no. of knots hitting canopy by 5 to estimate % ground cover. For example, if 5 knots hits canopy, then % ground cover would be 25%.</w:t>
      </w:r>
    </w:p>
    <w:p w14:paraId="4EC3D6E7" w14:textId="26CEC609" w:rsidR="0080245B" w:rsidRPr="00817C36" w:rsidRDefault="00817C36">
      <w:pPr>
        <w:rPr>
          <w:color w:val="FF0000"/>
        </w:rPr>
      </w:pPr>
      <w:r w:rsidRPr="00817C36">
        <w:rPr>
          <w:color w:val="FF0000"/>
        </w:rPr>
        <w:t>% ground covers by beaded string method</w:t>
      </w:r>
    </w:p>
    <w:p w14:paraId="1E0402F4" w14:textId="77777777" w:rsidR="0080245B" w:rsidRDefault="0080245B">
      <w:bookmarkStart w:id="20" w:name="_GoBack"/>
      <w:bookmarkEnd w:id="20"/>
    </w:p>
    <w:p w14:paraId="45353265" w14:textId="24DB36A4" w:rsidR="0053298F" w:rsidRDefault="0053298F"/>
    <w:p w14:paraId="16F88908" w14:textId="57ADBE7D" w:rsidR="0053298F" w:rsidRDefault="0053298F"/>
    <w:p w14:paraId="3F719F4C" w14:textId="04F8F0F1" w:rsidR="0053298F" w:rsidRDefault="0053298F"/>
    <w:p w14:paraId="5D400838" w14:textId="7AEE5608" w:rsidR="0053298F" w:rsidRDefault="0053298F"/>
    <w:p w14:paraId="24676340" w14:textId="4F56BF41" w:rsidR="00CC5880" w:rsidRDefault="00CC5880"/>
    <w:p w14:paraId="4DF3F941" w14:textId="23AE07E2" w:rsidR="00237461" w:rsidRDefault="00237461"/>
    <w:p w14:paraId="667137B3" w14:textId="2072BCA0" w:rsidR="00237461" w:rsidRDefault="00237461"/>
    <w:p w14:paraId="6CBAFD7F" w14:textId="5C9BD3E4" w:rsidR="00237461" w:rsidRDefault="00237461"/>
    <w:p w14:paraId="611CBB40" w14:textId="264875E5" w:rsidR="00237461" w:rsidRDefault="00237461"/>
    <w:p w14:paraId="44DF9E65" w14:textId="51CC581D" w:rsidR="00237461" w:rsidRDefault="00237461"/>
    <w:p w14:paraId="275D3F0E" w14:textId="3F48D2DA" w:rsidR="00237461" w:rsidRDefault="00237461"/>
    <w:p w14:paraId="67CDDC12" w14:textId="77777777" w:rsidR="00237461" w:rsidRDefault="00237461"/>
    <w:p w14:paraId="089541D5" w14:textId="610B2F6A" w:rsidR="00CC5880" w:rsidRDefault="00CC5880"/>
    <w:p w14:paraId="0526E7B4" w14:textId="77777777" w:rsidR="00CC5880" w:rsidRDefault="00CC5880"/>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9D73CE" w:rsidRDefault="009D73CE" w:rsidP="00244516">
                            <w:r>
                              <w:t>These experiments were conducted at the Rice Research and</w:t>
                            </w:r>
                          </w:p>
                          <w:p w14:paraId="0C465D6A" w14:textId="5F4EF883" w:rsidR="009D73CE" w:rsidRDefault="009D73CE"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9D73CE" w:rsidRDefault="009D73CE" w:rsidP="00244516">
                      <w:r>
                        <w:t>These experiments were conducted at the Rice Research and</w:t>
                      </w:r>
                    </w:p>
                    <w:p w14:paraId="0C465D6A" w14:textId="5F4EF883" w:rsidR="009D73CE" w:rsidRDefault="009D73CE"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237461"/>
    <w:p w14:paraId="34460BE3" w14:textId="13E316DE" w:rsidR="0071690A" w:rsidRDefault="00CC5880" w:rsidP="00237461">
      <w:r w:rsidRPr="00CC5880">
        <w:t xml:space="preserve">Wet broadcast seeding </w:t>
      </w:r>
      <w:proofErr w:type="gramStart"/>
      <w:r w:rsidRPr="00CC5880">
        <w:t>In</w:t>
      </w:r>
      <w:proofErr w:type="gramEnd"/>
      <w:r w:rsidRPr="00CC5880">
        <w:t xml:space="preserve"> many irrigated and more reliable rainfed areas, pre‐germinated seed is broadcast into 2‐5cm of standing water. Seeding rates vary from 80‐120kg/ha and 1 person can plant 1 ha/day. Standing water levels are normally allowed to recede after seeding and water not added 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42E4228" w14:textId="48547243" w:rsidR="0071690A" w:rsidRDefault="00CC5880" w:rsidP="00237461">
      <w:r>
        <w:t>Rice Production Manual</w:t>
      </w:r>
    </w:p>
    <w:p w14:paraId="4B5149B3" w14:textId="08853039"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2E92D028" w14:textId="5148690B" w:rsidR="00E90175" w:rsidRDefault="00E90175" w:rsidP="000B3E51">
      <w:pPr>
        <w:widowControl w:val="0"/>
        <w:autoSpaceDE w:val="0"/>
        <w:autoSpaceDN w:val="0"/>
        <w:adjustRightInd w:val="0"/>
        <w:spacing w:line="240" w:lineRule="auto"/>
        <w:ind w:left="480" w:hanging="480"/>
      </w:pPr>
    </w:p>
    <w:p w14:paraId="61F2B505" w14:textId="37175B7B" w:rsidR="00E90175" w:rsidRDefault="00E90175" w:rsidP="000B3E51">
      <w:pPr>
        <w:widowControl w:val="0"/>
        <w:autoSpaceDE w:val="0"/>
        <w:autoSpaceDN w:val="0"/>
        <w:adjustRightInd w:val="0"/>
        <w:spacing w:line="240" w:lineRule="auto"/>
        <w:ind w:left="480" w:hanging="480"/>
      </w:pPr>
    </w:p>
    <w:p w14:paraId="161D4F49" w14:textId="77777777" w:rsidR="00E90175" w:rsidRDefault="00E90175"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3251EED" w:rsidR="00966042" w:rsidRDefault="00966042" w:rsidP="000B3E51">
      <w:pPr>
        <w:widowControl w:val="0"/>
        <w:autoSpaceDE w:val="0"/>
        <w:autoSpaceDN w:val="0"/>
        <w:adjustRightInd w:val="0"/>
        <w:spacing w:line="240" w:lineRule="auto"/>
        <w:ind w:left="480" w:hanging="480"/>
      </w:pPr>
    </w:p>
    <w:p w14:paraId="022045F7" w14:textId="2B28BC5E" w:rsidR="00244516" w:rsidRDefault="00244516" w:rsidP="000B3E51">
      <w:pPr>
        <w:widowControl w:val="0"/>
        <w:autoSpaceDE w:val="0"/>
        <w:autoSpaceDN w:val="0"/>
        <w:adjustRightInd w:val="0"/>
        <w:spacing w:line="240" w:lineRule="auto"/>
        <w:ind w:left="480" w:hanging="480"/>
      </w:pPr>
    </w:p>
    <w:p w14:paraId="54CF3F5C" w14:textId="2DBE9BC4" w:rsidR="00244516" w:rsidRDefault="00244516" w:rsidP="000B3E51">
      <w:pPr>
        <w:widowControl w:val="0"/>
        <w:autoSpaceDE w:val="0"/>
        <w:autoSpaceDN w:val="0"/>
        <w:adjustRightInd w:val="0"/>
        <w:spacing w:line="240" w:lineRule="auto"/>
        <w:ind w:left="480" w:hanging="480"/>
      </w:pPr>
    </w:p>
    <w:p w14:paraId="046A84E6" w14:textId="0579251B" w:rsidR="00244516" w:rsidRDefault="00244516" w:rsidP="000B3E51">
      <w:pPr>
        <w:widowControl w:val="0"/>
        <w:autoSpaceDE w:val="0"/>
        <w:autoSpaceDN w:val="0"/>
        <w:adjustRightInd w:val="0"/>
        <w:spacing w:line="240" w:lineRule="auto"/>
        <w:ind w:left="480" w:hanging="480"/>
      </w:pPr>
    </w:p>
    <w:p w14:paraId="13911D1B" w14:textId="4116534D" w:rsidR="00244516" w:rsidRDefault="00244516" w:rsidP="000B3E51">
      <w:pPr>
        <w:widowControl w:val="0"/>
        <w:autoSpaceDE w:val="0"/>
        <w:autoSpaceDN w:val="0"/>
        <w:adjustRightInd w:val="0"/>
        <w:spacing w:line="240" w:lineRule="auto"/>
        <w:ind w:left="480" w:hanging="480"/>
      </w:pPr>
    </w:p>
    <w:p w14:paraId="3968E7D6" w14:textId="0892BE15" w:rsidR="00244516" w:rsidRDefault="00244516" w:rsidP="000B3E51">
      <w:pPr>
        <w:widowControl w:val="0"/>
        <w:autoSpaceDE w:val="0"/>
        <w:autoSpaceDN w:val="0"/>
        <w:adjustRightInd w:val="0"/>
        <w:spacing w:line="240" w:lineRule="auto"/>
        <w:ind w:left="480" w:hanging="480"/>
      </w:pPr>
    </w:p>
    <w:p w14:paraId="0092EE18" w14:textId="1FC4C69E" w:rsidR="00244516" w:rsidRDefault="00244516" w:rsidP="000B3E51">
      <w:pPr>
        <w:widowControl w:val="0"/>
        <w:autoSpaceDE w:val="0"/>
        <w:autoSpaceDN w:val="0"/>
        <w:adjustRightInd w:val="0"/>
        <w:spacing w:line="240" w:lineRule="auto"/>
        <w:ind w:left="480" w:hanging="480"/>
      </w:pPr>
    </w:p>
    <w:p w14:paraId="5B046235" w14:textId="5238632E" w:rsidR="00244516" w:rsidRDefault="00244516" w:rsidP="000B3E51">
      <w:pPr>
        <w:widowControl w:val="0"/>
        <w:autoSpaceDE w:val="0"/>
        <w:autoSpaceDN w:val="0"/>
        <w:adjustRightInd w:val="0"/>
        <w:spacing w:line="240" w:lineRule="auto"/>
        <w:ind w:left="480" w:hanging="480"/>
      </w:pPr>
    </w:p>
    <w:p w14:paraId="5841CEA6" w14:textId="6FA1A891" w:rsidR="00244516" w:rsidRDefault="00244516" w:rsidP="000B3E51">
      <w:pPr>
        <w:widowControl w:val="0"/>
        <w:autoSpaceDE w:val="0"/>
        <w:autoSpaceDN w:val="0"/>
        <w:adjustRightInd w:val="0"/>
        <w:spacing w:line="240" w:lineRule="auto"/>
        <w:ind w:left="480" w:hanging="480"/>
      </w:pPr>
    </w:p>
    <w:p w14:paraId="27CCC2F4" w14:textId="755FE347" w:rsidR="00244516" w:rsidRDefault="00244516" w:rsidP="000B3E51">
      <w:pPr>
        <w:widowControl w:val="0"/>
        <w:autoSpaceDE w:val="0"/>
        <w:autoSpaceDN w:val="0"/>
        <w:adjustRightInd w:val="0"/>
        <w:spacing w:line="240" w:lineRule="auto"/>
        <w:ind w:left="480" w:hanging="480"/>
      </w:pPr>
    </w:p>
    <w:p w14:paraId="7A9F166C" w14:textId="442C2259" w:rsidR="00244516" w:rsidRDefault="00244516" w:rsidP="000B3E51">
      <w:pPr>
        <w:widowControl w:val="0"/>
        <w:autoSpaceDE w:val="0"/>
        <w:autoSpaceDN w:val="0"/>
        <w:adjustRightInd w:val="0"/>
        <w:spacing w:line="240" w:lineRule="auto"/>
        <w:ind w:left="480" w:hanging="480"/>
      </w:pPr>
    </w:p>
    <w:p w14:paraId="6C2E8692" w14:textId="4FED91DD" w:rsidR="00244516" w:rsidRDefault="00244516" w:rsidP="000B3E51">
      <w:pPr>
        <w:widowControl w:val="0"/>
        <w:autoSpaceDE w:val="0"/>
        <w:autoSpaceDN w:val="0"/>
        <w:adjustRightInd w:val="0"/>
        <w:spacing w:line="240" w:lineRule="auto"/>
        <w:ind w:left="480" w:hanging="480"/>
      </w:pPr>
    </w:p>
    <w:p w14:paraId="6801AAD1" w14:textId="23030478" w:rsidR="00244516" w:rsidRDefault="00244516" w:rsidP="000B3E51">
      <w:pPr>
        <w:widowControl w:val="0"/>
        <w:autoSpaceDE w:val="0"/>
        <w:autoSpaceDN w:val="0"/>
        <w:adjustRightInd w:val="0"/>
        <w:spacing w:line="240" w:lineRule="auto"/>
        <w:ind w:left="480" w:hanging="480"/>
      </w:pPr>
    </w:p>
    <w:p w14:paraId="45CF42B0" w14:textId="3B3E44A3" w:rsidR="00244516" w:rsidRDefault="00244516" w:rsidP="000B3E51">
      <w:pPr>
        <w:widowControl w:val="0"/>
        <w:autoSpaceDE w:val="0"/>
        <w:autoSpaceDN w:val="0"/>
        <w:adjustRightInd w:val="0"/>
        <w:spacing w:line="240" w:lineRule="auto"/>
        <w:ind w:left="480" w:hanging="480"/>
      </w:pPr>
    </w:p>
    <w:p w14:paraId="5EDBEDDD" w14:textId="36413085" w:rsidR="00244516" w:rsidRDefault="00244516" w:rsidP="000B3E51">
      <w:pPr>
        <w:widowControl w:val="0"/>
        <w:autoSpaceDE w:val="0"/>
        <w:autoSpaceDN w:val="0"/>
        <w:adjustRightInd w:val="0"/>
        <w:spacing w:line="240" w:lineRule="auto"/>
        <w:ind w:left="480" w:hanging="480"/>
      </w:pPr>
    </w:p>
    <w:p w14:paraId="7DEF341B" w14:textId="5CAEEF2F" w:rsidR="00244516" w:rsidRDefault="00244516" w:rsidP="000B3E51">
      <w:pPr>
        <w:widowControl w:val="0"/>
        <w:autoSpaceDE w:val="0"/>
        <w:autoSpaceDN w:val="0"/>
        <w:adjustRightInd w:val="0"/>
        <w:spacing w:line="240" w:lineRule="auto"/>
        <w:ind w:left="480" w:hanging="480"/>
      </w:pPr>
    </w:p>
    <w:p w14:paraId="3E1AD62F" w14:textId="2697A96F" w:rsidR="00244516" w:rsidRDefault="00244516" w:rsidP="000B3E51">
      <w:pPr>
        <w:widowControl w:val="0"/>
        <w:autoSpaceDE w:val="0"/>
        <w:autoSpaceDN w:val="0"/>
        <w:adjustRightInd w:val="0"/>
        <w:spacing w:line="240" w:lineRule="auto"/>
        <w:ind w:left="480" w:hanging="480"/>
      </w:pPr>
    </w:p>
    <w:p w14:paraId="234BD16E" w14:textId="2EAE3517" w:rsidR="00244516" w:rsidRDefault="00244516" w:rsidP="000B3E51">
      <w:pPr>
        <w:widowControl w:val="0"/>
        <w:autoSpaceDE w:val="0"/>
        <w:autoSpaceDN w:val="0"/>
        <w:adjustRightInd w:val="0"/>
        <w:spacing w:line="240" w:lineRule="auto"/>
        <w:ind w:left="480" w:hanging="480"/>
      </w:pPr>
    </w:p>
    <w:p w14:paraId="6C377BCF" w14:textId="2795A6D7" w:rsidR="00244516" w:rsidRDefault="00244516" w:rsidP="000B3E51">
      <w:pPr>
        <w:widowControl w:val="0"/>
        <w:autoSpaceDE w:val="0"/>
        <w:autoSpaceDN w:val="0"/>
        <w:adjustRightInd w:val="0"/>
        <w:spacing w:line="240" w:lineRule="auto"/>
        <w:ind w:left="480" w:hanging="480"/>
      </w:pPr>
    </w:p>
    <w:p w14:paraId="332E5CA6" w14:textId="14A51E47" w:rsidR="00244516" w:rsidRDefault="00244516" w:rsidP="000B3E51">
      <w:pPr>
        <w:widowControl w:val="0"/>
        <w:autoSpaceDE w:val="0"/>
        <w:autoSpaceDN w:val="0"/>
        <w:adjustRightInd w:val="0"/>
        <w:spacing w:line="240" w:lineRule="auto"/>
        <w:ind w:left="480" w:hanging="480"/>
      </w:pPr>
    </w:p>
    <w:p w14:paraId="1D8758B2" w14:textId="6C626267" w:rsidR="00244516" w:rsidRDefault="00244516" w:rsidP="000B3E51">
      <w:pPr>
        <w:widowControl w:val="0"/>
        <w:autoSpaceDE w:val="0"/>
        <w:autoSpaceDN w:val="0"/>
        <w:adjustRightInd w:val="0"/>
        <w:spacing w:line="240" w:lineRule="auto"/>
        <w:ind w:left="480" w:hanging="480"/>
      </w:pPr>
    </w:p>
    <w:p w14:paraId="1565FD09" w14:textId="04A9003D" w:rsidR="00244516" w:rsidRDefault="00244516" w:rsidP="000B3E51">
      <w:pPr>
        <w:widowControl w:val="0"/>
        <w:autoSpaceDE w:val="0"/>
        <w:autoSpaceDN w:val="0"/>
        <w:adjustRightInd w:val="0"/>
        <w:spacing w:line="240" w:lineRule="auto"/>
        <w:ind w:left="480" w:hanging="480"/>
      </w:pPr>
    </w:p>
    <w:p w14:paraId="627ADFF3" w14:textId="1EEE6B89" w:rsidR="00244516" w:rsidRDefault="00244516" w:rsidP="000B3E51">
      <w:pPr>
        <w:widowControl w:val="0"/>
        <w:autoSpaceDE w:val="0"/>
        <w:autoSpaceDN w:val="0"/>
        <w:adjustRightInd w:val="0"/>
        <w:spacing w:line="240" w:lineRule="auto"/>
        <w:ind w:left="480" w:hanging="480"/>
      </w:pPr>
    </w:p>
    <w:p w14:paraId="3BA01CB8" w14:textId="087A904B" w:rsidR="00244516" w:rsidRDefault="00244516" w:rsidP="000B3E51">
      <w:pPr>
        <w:widowControl w:val="0"/>
        <w:autoSpaceDE w:val="0"/>
        <w:autoSpaceDN w:val="0"/>
        <w:adjustRightInd w:val="0"/>
        <w:spacing w:line="240" w:lineRule="auto"/>
        <w:ind w:left="480" w:hanging="480"/>
      </w:pPr>
    </w:p>
    <w:p w14:paraId="60FE51BB" w14:textId="17924D86" w:rsidR="00244516" w:rsidRDefault="00244516" w:rsidP="000B3E51">
      <w:pPr>
        <w:widowControl w:val="0"/>
        <w:autoSpaceDE w:val="0"/>
        <w:autoSpaceDN w:val="0"/>
        <w:adjustRightInd w:val="0"/>
        <w:spacing w:line="240" w:lineRule="auto"/>
        <w:ind w:left="480" w:hanging="480"/>
      </w:pPr>
    </w:p>
    <w:p w14:paraId="62B4D84E" w14:textId="4EDB253E" w:rsidR="00244516" w:rsidRDefault="00244516" w:rsidP="000B3E51">
      <w:pPr>
        <w:widowControl w:val="0"/>
        <w:autoSpaceDE w:val="0"/>
        <w:autoSpaceDN w:val="0"/>
        <w:adjustRightInd w:val="0"/>
        <w:spacing w:line="240" w:lineRule="auto"/>
        <w:ind w:left="480" w:hanging="480"/>
      </w:pPr>
    </w:p>
    <w:p w14:paraId="48308D7F" w14:textId="09B1100A" w:rsidR="00244516" w:rsidRDefault="00244516" w:rsidP="000B3E51">
      <w:pPr>
        <w:widowControl w:val="0"/>
        <w:autoSpaceDE w:val="0"/>
        <w:autoSpaceDN w:val="0"/>
        <w:adjustRightInd w:val="0"/>
        <w:spacing w:line="240" w:lineRule="auto"/>
        <w:ind w:left="480" w:hanging="480"/>
      </w:pPr>
    </w:p>
    <w:p w14:paraId="68C10D5F" w14:textId="512AE920" w:rsidR="00244516" w:rsidRDefault="00244516" w:rsidP="000B3E51">
      <w:pPr>
        <w:widowControl w:val="0"/>
        <w:autoSpaceDE w:val="0"/>
        <w:autoSpaceDN w:val="0"/>
        <w:adjustRightInd w:val="0"/>
        <w:spacing w:line="240" w:lineRule="auto"/>
        <w:ind w:left="480" w:hanging="480"/>
      </w:pPr>
    </w:p>
    <w:p w14:paraId="763E54E0" w14:textId="77777777" w:rsidR="00244516" w:rsidRDefault="00244516" w:rsidP="000B3E51">
      <w:pPr>
        <w:widowControl w:val="0"/>
        <w:autoSpaceDE w:val="0"/>
        <w:autoSpaceDN w:val="0"/>
        <w:adjustRightInd w:val="0"/>
        <w:spacing w:line="240" w:lineRule="auto"/>
        <w:ind w:left="480" w:hanging="480"/>
      </w:pPr>
    </w:p>
    <w:p w14:paraId="74CD9EBC" w14:textId="196EBEC5" w:rsidR="00966042" w:rsidRDefault="00966042" w:rsidP="000B3E51">
      <w:pPr>
        <w:widowControl w:val="0"/>
        <w:autoSpaceDE w:val="0"/>
        <w:autoSpaceDN w:val="0"/>
        <w:adjustRightInd w:val="0"/>
        <w:spacing w:line="240" w:lineRule="auto"/>
        <w:ind w:left="480" w:hanging="480"/>
      </w:pPr>
    </w:p>
    <w:p w14:paraId="48994E67" w14:textId="3C61A028" w:rsidR="00244516" w:rsidRDefault="00244516" w:rsidP="000B3E51">
      <w:pPr>
        <w:widowControl w:val="0"/>
        <w:autoSpaceDE w:val="0"/>
        <w:autoSpaceDN w:val="0"/>
        <w:adjustRightInd w:val="0"/>
        <w:spacing w:line="240" w:lineRule="auto"/>
        <w:ind w:left="480" w:hanging="480"/>
      </w:pPr>
    </w:p>
    <w:p w14:paraId="0849F71A" w14:textId="18994863" w:rsidR="00244516" w:rsidRDefault="00244516" w:rsidP="000B3E51">
      <w:pPr>
        <w:widowControl w:val="0"/>
        <w:autoSpaceDE w:val="0"/>
        <w:autoSpaceDN w:val="0"/>
        <w:adjustRightInd w:val="0"/>
        <w:spacing w:line="240" w:lineRule="auto"/>
        <w:ind w:left="480" w:hanging="480"/>
      </w:pPr>
    </w:p>
    <w:p w14:paraId="4B7AAA52" w14:textId="3BE4FA02" w:rsidR="00244516" w:rsidRDefault="00244516" w:rsidP="000B3E51">
      <w:pPr>
        <w:widowControl w:val="0"/>
        <w:autoSpaceDE w:val="0"/>
        <w:autoSpaceDN w:val="0"/>
        <w:adjustRightInd w:val="0"/>
        <w:spacing w:line="240" w:lineRule="auto"/>
        <w:ind w:left="480" w:hanging="480"/>
      </w:pPr>
    </w:p>
    <w:p w14:paraId="5A57FFFB" w14:textId="7D04378A" w:rsidR="00244516" w:rsidRDefault="00244516" w:rsidP="000B3E51">
      <w:pPr>
        <w:widowControl w:val="0"/>
        <w:autoSpaceDE w:val="0"/>
        <w:autoSpaceDN w:val="0"/>
        <w:adjustRightInd w:val="0"/>
        <w:spacing w:line="240" w:lineRule="auto"/>
        <w:ind w:left="480" w:hanging="480"/>
      </w:pPr>
    </w:p>
    <w:p w14:paraId="25D3B6E6" w14:textId="461C6282" w:rsidR="00244516" w:rsidRDefault="00244516" w:rsidP="000B3E51">
      <w:pPr>
        <w:widowControl w:val="0"/>
        <w:autoSpaceDE w:val="0"/>
        <w:autoSpaceDN w:val="0"/>
        <w:adjustRightInd w:val="0"/>
        <w:spacing w:line="240" w:lineRule="auto"/>
        <w:ind w:left="480" w:hanging="480"/>
      </w:pPr>
    </w:p>
    <w:p w14:paraId="49FBDD9B" w14:textId="5E716EFB" w:rsidR="00244516" w:rsidRDefault="00244516" w:rsidP="000B3E51">
      <w:pPr>
        <w:widowControl w:val="0"/>
        <w:autoSpaceDE w:val="0"/>
        <w:autoSpaceDN w:val="0"/>
        <w:adjustRightInd w:val="0"/>
        <w:spacing w:line="240" w:lineRule="auto"/>
        <w:ind w:left="480" w:hanging="480"/>
      </w:pPr>
    </w:p>
    <w:p w14:paraId="40BB6DB2" w14:textId="716C2FAF" w:rsidR="00244516" w:rsidRDefault="00244516" w:rsidP="000B3E51">
      <w:pPr>
        <w:widowControl w:val="0"/>
        <w:autoSpaceDE w:val="0"/>
        <w:autoSpaceDN w:val="0"/>
        <w:adjustRightInd w:val="0"/>
        <w:spacing w:line="240" w:lineRule="auto"/>
        <w:ind w:left="480" w:hanging="480"/>
      </w:pPr>
    </w:p>
    <w:p w14:paraId="5E6E4D99" w14:textId="48A3DEB1" w:rsidR="00244516" w:rsidRDefault="00244516" w:rsidP="000B3E51">
      <w:pPr>
        <w:widowControl w:val="0"/>
        <w:autoSpaceDE w:val="0"/>
        <w:autoSpaceDN w:val="0"/>
        <w:adjustRightInd w:val="0"/>
        <w:spacing w:line="240" w:lineRule="auto"/>
        <w:ind w:left="480" w:hanging="480"/>
      </w:pPr>
    </w:p>
    <w:p w14:paraId="51A30CA8" w14:textId="7729797F" w:rsidR="00244516" w:rsidRDefault="00244516" w:rsidP="000B3E51">
      <w:pPr>
        <w:widowControl w:val="0"/>
        <w:autoSpaceDE w:val="0"/>
        <w:autoSpaceDN w:val="0"/>
        <w:adjustRightInd w:val="0"/>
        <w:spacing w:line="240" w:lineRule="auto"/>
        <w:ind w:left="480" w:hanging="480"/>
      </w:pPr>
    </w:p>
    <w:p w14:paraId="0D26EFA1" w14:textId="29C3BBF2" w:rsidR="00244516" w:rsidRDefault="00244516" w:rsidP="000B3E51">
      <w:pPr>
        <w:widowControl w:val="0"/>
        <w:autoSpaceDE w:val="0"/>
        <w:autoSpaceDN w:val="0"/>
        <w:adjustRightInd w:val="0"/>
        <w:spacing w:line="240" w:lineRule="auto"/>
        <w:ind w:left="480" w:hanging="480"/>
      </w:pPr>
    </w:p>
    <w:p w14:paraId="550DFF31" w14:textId="1503D132" w:rsidR="00244516" w:rsidRDefault="00244516" w:rsidP="000B3E51">
      <w:pPr>
        <w:widowControl w:val="0"/>
        <w:autoSpaceDE w:val="0"/>
        <w:autoSpaceDN w:val="0"/>
        <w:adjustRightInd w:val="0"/>
        <w:spacing w:line="240" w:lineRule="auto"/>
        <w:ind w:left="480" w:hanging="480"/>
      </w:pPr>
    </w:p>
    <w:p w14:paraId="4E7D2F33" w14:textId="33888EAC" w:rsidR="00244516" w:rsidRDefault="00244516" w:rsidP="000B3E51">
      <w:pPr>
        <w:widowControl w:val="0"/>
        <w:autoSpaceDE w:val="0"/>
        <w:autoSpaceDN w:val="0"/>
        <w:adjustRightInd w:val="0"/>
        <w:spacing w:line="240" w:lineRule="auto"/>
        <w:ind w:left="480" w:hanging="480"/>
      </w:pPr>
    </w:p>
    <w:p w14:paraId="18D6197B" w14:textId="689C319D" w:rsidR="00244516" w:rsidRDefault="00244516" w:rsidP="000B3E51">
      <w:pPr>
        <w:widowControl w:val="0"/>
        <w:autoSpaceDE w:val="0"/>
        <w:autoSpaceDN w:val="0"/>
        <w:adjustRightInd w:val="0"/>
        <w:spacing w:line="240" w:lineRule="auto"/>
        <w:ind w:left="480" w:hanging="480"/>
      </w:pPr>
    </w:p>
    <w:p w14:paraId="4B283B23" w14:textId="61718528" w:rsidR="00244516" w:rsidRDefault="00244516" w:rsidP="000B3E51">
      <w:pPr>
        <w:widowControl w:val="0"/>
        <w:autoSpaceDE w:val="0"/>
        <w:autoSpaceDN w:val="0"/>
        <w:adjustRightInd w:val="0"/>
        <w:spacing w:line="240" w:lineRule="auto"/>
        <w:ind w:left="480" w:hanging="480"/>
      </w:pPr>
    </w:p>
    <w:p w14:paraId="5B0E2865" w14:textId="493094DD" w:rsidR="00244516" w:rsidRDefault="00244516" w:rsidP="000B3E51">
      <w:pPr>
        <w:widowControl w:val="0"/>
        <w:autoSpaceDE w:val="0"/>
        <w:autoSpaceDN w:val="0"/>
        <w:adjustRightInd w:val="0"/>
        <w:spacing w:line="240" w:lineRule="auto"/>
        <w:ind w:left="480" w:hanging="480"/>
      </w:pPr>
    </w:p>
    <w:p w14:paraId="67CBCAE2" w14:textId="10332FD3" w:rsidR="00244516" w:rsidRDefault="00244516" w:rsidP="000B3E51">
      <w:pPr>
        <w:widowControl w:val="0"/>
        <w:autoSpaceDE w:val="0"/>
        <w:autoSpaceDN w:val="0"/>
        <w:adjustRightInd w:val="0"/>
        <w:spacing w:line="240" w:lineRule="auto"/>
        <w:ind w:left="480" w:hanging="480"/>
      </w:pPr>
    </w:p>
    <w:p w14:paraId="16BE5E76" w14:textId="203AA02C" w:rsidR="00244516" w:rsidRDefault="00244516" w:rsidP="000B3E51">
      <w:pPr>
        <w:widowControl w:val="0"/>
        <w:autoSpaceDE w:val="0"/>
        <w:autoSpaceDN w:val="0"/>
        <w:adjustRightInd w:val="0"/>
        <w:spacing w:line="240" w:lineRule="auto"/>
        <w:ind w:left="480" w:hanging="480"/>
      </w:pPr>
    </w:p>
    <w:p w14:paraId="041F8085" w14:textId="47921B33" w:rsidR="00244516" w:rsidRDefault="00244516" w:rsidP="000B3E51">
      <w:pPr>
        <w:widowControl w:val="0"/>
        <w:autoSpaceDE w:val="0"/>
        <w:autoSpaceDN w:val="0"/>
        <w:adjustRightInd w:val="0"/>
        <w:spacing w:line="240" w:lineRule="auto"/>
        <w:ind w:left="480" w:hanging="480"/>
      </w:pPr>
    </w:p>
    <w:p w14:paraId="4B2A45CC" w14:textId="2FC48DE2" w:rsidR="00244516" w:rsidRDefault="00244516" w:rsidP="000B3E51">
      <w:pPr>
        <w:widowControl w:val="0"/>
        <w:autoSpaceDE w:val="0"/>
        <w:autoSpaceDN w:val="0"/>
        <w:adjustRightInd w:val="0"/>
        <w:spacing w:line="240" w:lineRule="auto"/>
        <w:ind w:left="480" w:hanging="480"/>
      </w:pPr>
    </w:p>
    <w:p w14:paraId="2283EAB9" w14:textId="39D089F5" w:rsidR="00244516" w:rsidRDefault="00244516" w:rsidP="000B3E51">
      <w:pPr>
        <w:widowControl w:val="0"/>
        <w:autoSpaceDE w:val="0"/>
        <w:autoSpaceDN w:val="0"/>
        <w:adjustRightInd w:val="0"/>
        <w:spacing w:line="240" w:lineRule="auto"/>
        <w:ind w:left="480" w:hanging="480"/>
      </w:pPr>
    </w:p>
    <w:p w14:paraId="1049522D" w14:textId="67E2377A" w:rsidR="00244516" w:rsidRDefault="00244516" w:rsidP="000B3E51">
      <w:pPr>
        <w:widowControl w:val="0"/>
        <w:autoSpaceDE w:val="0"/>
        <w:autoSpaceDN w:val="0"/>
        <w:adjustRightInd w:val="0"/>
        <w:spacing w:line="240" w:lineRule="auto"/>
        <w:ind w:left="480" w:hanging="480"/>
      </w:pPr>
    </w:p>
    <w:p w14:paraId="6C7726D3" w14:textId="32194EE2" w:rsidR="00244516" w:rsidRDefault="00244516" w:rsidP="000B3E51">
      <w:pPr>
        <w:widowControl w:val="0"/>
        <w:autoSpaceDE w:val="0"/>
        <w:autoSpaceDN w:val="0"/>
        <w:adjustRightInd w:val="0"/>
        <w:spacing w:line="240" w:lineRule="auto"/>
        <w:ind w:left="480" w:hanging="480"/>
      </w:pPr>
    </w:p>
    <w:p w14:paraId="0FF4130A" w14:textId="218B1F6E" w:rsidR="00244516" w:rsidRDefault="00244516" w:rsidP="000B3E51">
      <w:pPr>
        <w:widowControl w:val="0"/>
        <w:autoSpaceDE w:val="0"/>
        <w:autoSpaceDN w:val="0"/>
        <w:adjustRightInd w:val="0"/>
        <w:spacing w:line="240" w:lineRule="auto"/>
        <w:ind w:left="480" w:hanging="480"/>
      </w:pPr>
    </w:p>
    <w:p w14:paraId="71418CA9" w14:textId="7ABE1718" w:rsidR="00244516" w:rsidRDefault="00244516" w:rsidP="000B3E51">
      <w:pPr>
        <w:widowControl w:val="0"/>
        <w:autoSpaceDE w:val="0"/>
        <w:autoSpaceDN w:val="0"/>
        <w:adjustRightInd w:val="0"/>
        <w:spacing w:line="240" w:lineRule="auto"/>
        <w:ind w:left="480" w:hanging="480"/>
      </w:pPr>
    </w:p>
    <w:p w14:paraId="6988DC8B" w14:textId="42819ED5" w:rsidR="00244516" w:rsidRDefault="00244516" w:rsidP="000B3E51">
      <w:pPr>
        <w:widowControl w:val="0"/>
        <w:autoSpaceDE w:val="0"/>
        <w:autoSpaceDN w:val="0"/>
        <w:adjustRightInd w:val="0"/>
        <w:spacing w:line="240" w:lineRule="auto"/>
        <w:ind w:left="480" w:hanging="480"/>
      </w:pPr>
    </w:p>
    <w:p w14:paraId="01B71F29" w14:textId="693309D6" w:rsidR="00244516" w:rsidRDefault="00244516" w:rsidP="000B3E51">
      <w:pPr>
        <w:widowControl w:val="0"/>
        <w:autoSpaceDE w:val="0"/>
        <w:autoSpaceDN w:val="0"/>
        <w:adjustRightInd w:val="0"/>
        <w:spacing w:line="240" w:lineRule="auto"/>
        <w:ind w:left="480" w:hanging="480"/>
      </w:pPr>
    </w:p>
    <w:p w14:paraId="660D3B72" w14:textId="24AE7A0E" w:rsidR="00244516" w:rsidRDefault="00244516" w:rsidP="000B3E51">
      <w:pPr>
        <w:widowControl w:val="0"/>
        <w:autoSpaceDE w:val="0"/>
        <w:autoSpaceDN w:val="0"/>
        <w:adjustRightInd w:val="0"/>
        <w:spacing w:line="240" w:lineRule="auto"/>
        <w:ind w:left="480" w:hanging="480"/>
      </w:pPr>
    </w:p>
    <w:p w14:paraId="548D254E" w14:textId="45DD0058" w:rsidR="00244516" w:rsidRDefault="00244516" w:rsidP="000B3E51">
      <w:pPr>
        <w:widowControl w:val="0"/>
        <w:autoSpaceDE w:val="0"/>
        <w:autoSpaceDN w:val="0"/>
        <w:adjustRightInd w:val="0"/>
        <w:spacing w:line="240" w:lineRule="auto"/>
        <w:ind w:left="480" w:hanging="480"/>
      </w:pPr>
    </w:p>
    <w:p w14:paraId="4A631618" w14:textId="565386A9" w:rsidR="00244516" w:rsidRDefault="00244516" w:rsidP="000B3E51">
      <w:pPr>
        <w:widowControl w:val="0"/>
        <w:autoSpaceDE w:val="0"/>
        <w:autoSpaceDN w:val="0"/>
        <w:adjustRightInd w:val="0"/>
        <w:spacing w:line="240" w:lineRule="auto"/>
        <w:ind w:left="480" w:hanging="480"/>
      </w:pPr>
    </w:p>
    <w:p w14:paraId="5D61E978" w14:textId="104685E6" w:rsidR="00244516" w:rsidRDefault="00244516" w:rsidP="000B3E51">
      <w:pPr>
        <w:widowControl w:val="0"/>
        <w:autoSpaceDE w:val="0"/>
        <w:autoSpaceDN w:val="0"/>
        <w:adjustRightInd w:val="0"/>
        <w:spacing w:line="240" w:lineRule="auto"/>
        <w:ind w:left="480" w:hanging="480"/>
      </w:pPr>
    </w:p>
    <w:p w14:paraId="7C8B9235" w14:textId="1174EA4D" w:rsidR="00244516" w:rsidRDefault="00244516" w:rsidP="000B3E51">
      <w:pPr>
        <w:widowControl w:val="0"/>
        <w:autoSpaceDE w:val="0"/>
        <w:autoSpaceDN w:val="0"/>
        <w:adjustRightInd w:val="0"/>
        <w:spacing w:line="240" w:lineRule="auto"/>
        <w:ind w:left="480" w:hanging="480"/>
      </w:pPr>
    </w:p>
    <w:p w14:paraId="4D4D46F1" w14:textId="28A76385" w:rsidR="00244516" w:rsidRDefault="00244516" w:rsidP="000B3E51">
      <w:pPr>
        <w:widowControl w:val="0"/>
        <w:autoSpaceDE w:val="0"/>
        <w:autoSpaceDN w:val="0"/>
        <w:adjustRightInd w:val="0"/>
        <w:spacing w:line="240" w:lineRule="auto"/>
        <w:ind w:left="480" w:hanging="480"/>
      </w:pPr>
    </w:p>
    <w:p w14:paraId="38A1A23C" w14:textId="2BD9A520" w:rsidR="00244516" w:rsidRDefault="00244516" w:rsidP="000B3E51">
      <w:pPr>
        <w:widowControl w:val="0"/>
        <w:autoSpaceDE w:val="0"/>
        <w:autoSpaceDN w:val="0"/>
        <w:adjustRightInd w:val="0"/>
        <w:spacing w:line="240" w:lineRule="auto"/>
        <w:ind w:left="480" w:hanging="480"/>
      </w:pPr>
    </w:p>
    <w:p w14:paraId="57A0817C" w14:textId="4394491D" w:rsidR="00244516" w:rsidRDefault="00244516" w:rsidP="000B3E51">
      <w:pPr>
        <w:widowControl w:val="0"/>
        <w:autoSpaceDE w:val="0"/>
        <w:autoSpaceDN w:val="0"/>
        <w:adjustRightInd w:val="0"/>
        <w:spacing w:line="240" w:lineRule="auto"/>
        <w:ind w:left="480" w:hanging="480"/>
      </w:pPr>
    </w:p>
    <w:p w14:paraId="2AC5B9EC" w14:textId="77777777" w:rsidR="00244516" w:rsidRDefault="00244516"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77777777" w:rsidR="007D0702" w:rsidRDefault="007D0702" w:rsidP="000B3E51">
      <w:pPr>
        <w:widowControl w:val="0"/>
        <w:autoSpaceDE w:val="0"/>
        <w:autoSpaceDN w:val="0"/>
        <w:adjustRightInd w:val="0"/>
        <w:spacing w:line="240" w:lineRule="auto"/>
        <w:ind w:left="480" w:hanging="480"/>
      </w:pPr>
    </w:p>
    <w:p w14:paraId="67947134" w14:textId="7CAAE578" w:rsidR="00EB1651" w:rsidRPr="00EB1651" w:rsidRDefault="0053298F" w:rsidP="00EB165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B1651" w:rsidRPr="00EB1651">
        <w:rPr>
          <w:rFonts w:ascii="Calibri" w:hAnsi="Calibri" w:cs="Calibri"/>
          <w:noProof/>
          <w:szCs w:val="24"/>
        </w:rPr>
        <w:t>ALIZADEH, M.R., YADOLLAHINIA, A.R., RAHIMI-AJDADI, F., 2011. Techno-Economic Performance of a Self-Propelled Rice Transplanter and Comparison with Hand Transplanting for Hybrid Rice Variety 5, 27–30.</w:t>
      </w:r>
    </w:p>
    <w:p w14:paraId="44C7B34E"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Annual Report 2017 | Central Bank of Sri Lanka [WWW Document], n.d. URL https://www.cbsl.gov.lk/en/publications/economic-and-financial-reports/annual-reports/annual-report-2017 (accessed 11.6.18).</w:t>
      </w:r>
    </w:p>
    <w:p w14:paraId="3C3681E4"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Columbia, B., Division, A., 2013. Tray Soil Management in Raising Seedlings for Rice Transplanter 7, 2481–2489.</w:t>
      </w:r>
    </w:p>
    <w:p w14:paraId="1221D76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partment of census and statistics, 2016. Paddy statistics 2015/2016 Maha season.</w:t>
      </w:r>
    </w:p>
    <w:p w14:paraId="37516083"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seo, N., 2012. Early Vigor Traits in Selected Upland and Rainfed Lowland Rice (Oryza sativa L.) Genotypes.</w:t>
      </w:r>
    </w:p>
    <w:p w14:paraId="47F0501D"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ushani, A.L., Sandika, S.N., 2009. Growth Performance of Rice Sector : the Present Scenario in Sri Lanka. Trop. Agric. Res. Ext. 12, 71–76.</w:t>
      </w:r>
    </w:p>
    <w:p w14:paraId="693E502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169616C1"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16F3A6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lastRenderedPageBreak/>
        <w:t>Henegedara GM, 2002. Agricultural Policy reforms in paddy sector in Sri Lanka. An over view. Sri Lankan, J. Agrar. Stud. 10, 26–34.</w:t>
      </w:r>
    </w:p>
    <w:p w14:paraId="1C392CC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anka, I.S., 2008. Appendix 6 : Sri Lanka 100 132–141.</w:t>
      </w:r>
    </w:p>
    <w:p w14:paraId="5877EAF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ouisiana, A., 2009. Plant materials technical note no. 11. Tech. Notes.</w:t>
      </w:r>
    </w:p>
    <w:p w14:paraId="0B7DFEA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bbayad, B.B. and, Bordo, R.A.O., 1971. Transplanting vs. direct seeding. World Farming 13, 6–7.</w:t>
      </w:r>
    </w:p>
    <w:p w14:paraId="7B9FA00A"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njappa, K., Kataraki, N.G., 2004. Use of Drum Seeder and Transplanter for Increasing Rice Profitability 17.</w:t>
      </w:r>
    </w:p>
    <w:p w14:paraId="35CB89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rambe, B., 2009. WEEDY RICE: EVOLUTION, THREATS, AND MANAGEMENT B. Marambe Department of Crop Science, Faculty of Agriculture, University of Peradeniya, Sri Lanka. Trop. Agric. 157, 0–15.</w:t>
      </w:r>
    </w:p>
    <w:p w14:paraId="5C58AD9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5108B50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Rani, T.S., Jayakiran, K., 2010. Evaluation of different planting techniques for economic feasibility in rice. Electron. J. Environ. Agric. Food Chem. 9(1), 150–153.</w:t>
      </w:r>
    </w:p>
    <w:p w14:paraId="56159D5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Tekrony, D.M., Egli, D.B., 1991. Relationship of seed vigour to crop yield. A Rev. Crop Sci. 31, 816–822.</w:t>
      </w:r>
    </w:p>
    <w:p w14:paraId="1641FD9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rPr>
      </w:pPr>
      <w:r w:rsidRPr="00EB1651">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35C85A06" w14:textId="347D529E" w:rsidR="00B46727" w:rsidRPr="00B46727" w:rsidRDefault="0053298F" w:rsidP="007D0702">
      <w:pPr>
        <w:rPr>
          <w:rFonts w:ascii="Arial" w:eastAsia="Times New Roman" w:hAnsi="Arial" w:cs="Arial"/>
          <w:sz w:val="25"/>
          <w:szCs w:val="25"/>
        </w:rPr>
      </w:pPr>
      <w:r>
        <w:fldChar w:fldCharType="end"/>
      </w:r>
    </w:p>
    <w:sectPr w:rsidR="00B46727" w:rsidRPr="00B46727"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B8E3D4" w14:textId="77777777" w:rsidR="00AD2707" w:rsidRDefault="00AD2707" w:rsidP="00645C49">
      <w:pPr>
        <w:spacing w:after="0" w:line="240" w:lineRule="auto"/>
      </w:pPr>
      <w:r>
        <w:separator/>
      </w:r>
    </w:p>
  </w:endnote>
  <w:endnote w:type="continuationSeparator" w:id="0">
    <w:p w14:paraId="379B4F9D" w14:textId="77777777" w:rsidR="00AD2707" w:rsidRDefault="00AD2707"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208FBD" w14:textId="77777777" w:rsidR="00AD2707" w:rsidRDefault="00AD2707" w:rsidP="00645C49">
      <w:pPr>
        <w:spacing w:after="0" w:line="240" w:lineRule="auto"/>
      </w:pPr>
      <w:r>
        <w:separator/>
      </w:r>
    </w:p>
  </w:footnote>
  <w:footnote w:type="continuationSeparator" w:id="0">
    <w:p w14:paraId="09EC0F47" w14:textId="77777777" w:rsidR="00AD2707" w:rsidRDefault="00AD2707"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NK8FAFYKPfstAAAA"/>
  </w:docVars>
  <w:rsids>
    <w:rsidRoot w:val="00406D2A"/>
    <w:rsid w:val="000131F2"/>
    <w:rsid w:val="0002413B"/>
    <w:rsid w:val="0002682C"/>
    <w:rsid w:val="00027762"/>
    <w:rsid w:val="000347E8"/>
    <w:rsid w:val="0003751F"/>
    <w:rsid w:val="000406A1"/>
    <w:rsid w:val="00040D48"/>
    <w:rsid w:val="00045962"/>
    <w:rsid w:val="00056EB7"/>
    <w:rsid w:val="0006769A"/>
    <w:rsid w:val="000677D7"/>
    <w:rsid w:val="000803D9"/>
    <w:rsid w:val="00082C3E"/>
    <w:rsid w:val="00090004"/>
    <w:rsid w:val="00090E6B"/>
    <w:rsid w:val="000910CE"/>
    <w:rsid w:val="00092955"/>
    <w:rsid w:val="00097298"/>
    <w:rsid w:val="000B3E51"/>
    <w:rsid w:val="000B54B6"/>
    <w:rsid w:val="000C45A5"/>
    <w:rsid w:val="000C6829"/>
    <w:rsid w:val="000D13C1"/>
    <w:rsid w:val="000D5F75"/>
    <w:rsid w:val="00132602"/>
    <w:rsid w:val="00141C6F"/>
    <w:rsid w:val="0017285C"/>
    <w:rsid w:val="00182462"/>
    <w:rsid w:val="00182F56"/>
    <w:rsid w:val="001A2E78"/>
    <w:rsid w:val="001A7030"/>
    <w:rsid w:val="001B4291"/>
    <w:rsid w:val="001B49CD"/>
    <w:rsid w:val="00207934"/>
    <w:rsid w:val="00210CC4"/>
    <w:rsid w:val="00212209"/>
    <w:rsid w:val="00213BFC"/>
    <w:rsid w:val="00222A90"/>
    <w:rsid w:val="00224AD2"/>
    <w:rsid w:val="00237461"/>
    <w:rsid w:val="00244516"/>
    <w:rsid w:val="00284E3D"/>
    <w:rsid w:val="002A2565"/>
    <w:rsid w:val="002B71D8"/>
    <w:rsid w:val="002D36A2"/>
    <w:rsid w:val="002E3803"/>
    <w:rsid w:val="002E65DA"/>
    <w:rsid w:val="00300D9E"/>
    <w:rsid w:val="003137DE"/>
    <w:rsid w:val="00333B63"/>
    <w:rsid w:val="00337D35"/>
    <w:rsid w:val="00343F29"/>
    <w:rsid w:val="003475B3"/>
    <w:rsid w:val="00357BD9"/>
    <w:rsid w:val="00361FB7"/>
    <w:rsid w:val="00371930"/>
    <w:rsid w:val="00381D8F"/>
    <w:rsid w:val="003849E3"/>
    <w:rsid w:val="003930DA"/>
    <w:rsid w:val="00395756"/>
    <w:rsid w:val="003A1FA3"/>
    <w:rsid w:val="003A2064"/>
    <w:rsid w:val="003A27E3"/>
    <w:rsid w:val="003B2B29"/>
    <w:rsid w:val="003C15B6"/>
    <w:rsid w:val="003E1EB7"/>
    <w:rsid w:val="003F0DAF"/>
    <w:rsid w:val="00403E6E"/>
    <w:rsid w:val="00406D2A"/>
    <w:rsid w:val="00414042"/>
    <w:rsid w:val="00415F45"/>
    <w:rsid w:val="00420BA9"/>
    <w:rsid w:val="00425730"/>
    <w:rsid w:val="004672AB"/>
    <w:rsid w:val="00467EBC"/>
    <w:rsid w:val="00495C6E"/>
    <w:rsid w:val="004A122D"/>
    <w:rsid w:val="004E4A1F"/>
    <w:rsid w:val="004E5B6E"/>
    <w:rsid w:val="004E62B6"/>
    <w:rsid w:val="00501952"/>
    <w:rsid w:val="005038AE"/>
    <w:rsid w:val="00526C0B"/>
    <w:rsid w:val="0053298F"/>
    <w:rsid w:val="00535DB9"/>
    <w:rsid w:val="00543295"/>
    <w:rsid w:val="00577BB9"/>
    <w:rsid w:val="005D6CEF"/>
    <w:rsid w:val="006204D6"/>
    <w:rsid w:val="00622CC2"/>
    <w:rsid w:val="00631A4C"/>
    <w:rsid w:val="00636832"/>
    <w:rsid w:val="00644C8D"/>
    <w:rsid w:val="00645C49"/>
    <w:rsid w:val="00652E66"/>
    <w:rsid w:val="00667AFB"/>
    <w:rsid w:val="00675DDC"/>
    <w:rsid w:val="006836FC"/>
    <w:rsid w:val="00685E2F"/>
    <w:rsid w:val="006A0CD3"/>
    <w:rsid w:val="006A1C14"/>
    <w:rsid w:val="006B31CE"/>
    <w:rsid w:val="006C1C52"/>
    <w:rsid w:val="006D25E4"/>
    <w:rsid w:val="006E5B3D"/>
    <w:rsid w:val="0071690A"/>
    <w:rsid w:val="00716ACD"/>
    <w:rsid w:val="00716F04"/>
    <w:rsid w:val="00774C51"/>
    <w:rsid w:val="007941AD"/>
    <w:rsid w:val="007A0936"/>
    <w:rsid w:val="007B7AD7"/>
    <w:rsid w:val="007D0702"/>
    <w:rsid w:val="007D23A8"/>
    <w:rsid w:val="007E3332"/>
    <w:rsid w:val="007E6D8A"/>
    <w:rsid w:val="0080245B"/>
    <w:rsid w:val="008040DD"/>
    <w:rsid w:val="00817C36"/>
    <w:rsid w:val="008458A5"/>
    <w:rsid w:val="00866AF3"/>
    <w:rsid w:val="00876A4A"/>
    <w:rsid w:val="00884D6C"/>
    <w:rsid w:val="008A3AD8"/>
    <w:rsid w:val="008B341D"/>
    <w:rsid w:val="008D133D"/>
    <w:rsid w:val="008D6CB1"/>
    <w:rsid w:val="0090407A"/>
    <w:rsid w:val="00906148"/>
    <w:rsid w:val="00920DA3"/>
    <w:rsid w:val="0093031A"/>
    <w:rsid w:val="00935C9A"/>
    <w:rsid w:val="0093741C"/>
    <w:rsid w:val="00953022"/>
    <w:rsid w:val="0096093E"/>
    <w:rsid w:val="00961A1C"/>
    <w:rsid w:val="00964BE5"/>
    <w:rsid w:val="00966042"/>
    <w:rsid w:val="009863A2"/>
    <w:rsid w:val="009961C4"/>
    <w:rsid w:val="009A0C97"/>
    <w:rsid w:val="009A5A61"/>
    <w:rsid w:val="009A604B"/>
    <w:rsid w:val="009B4C91"/>
    <w:rsid w:val="009C4F1C"/>
    <w:rsid w:val="009D0B1A"/>
    <w:rsid w:val="009D73CE"/>
    <w:rsid w:val="00A019A4"/>
    <w:rsid w:val="00A12887"/>
    <w:rsid w:val="00A308AC"/>
    <w:rsid w:val="00A30F6C"/>
    <w:rsid w:val="00A36325"/>
    <w:rsid w:val="00A372C3"/>
    <w:rsid w:val="00A423FB"/>
    <w:rsid w:val="00A5665E"/>
    <w:rsid w:val="00A676C2"/>
    <w:rsid w:val="00A70D92"/>
    <w:rsid w:val="00A80D06"/>
    <w:rsid w:val="00A81059"/>
    <w:rsid w:val="00AA1A34"/>
    <w:rsid w:val="00AC19C1"/>
    <w:rsid w:val="00AC6680"/>
    <w:rsid w:val="00AD2707"/>
    <w:rsid w:val="00B06EF0"/>
    <w:rsid w:val="00B10115"/>
    <w:rsid w:val="00B108CB"/>
    <w:rsid w:val="00B13339"/>
    <w:rsid w:val="00B233DC"/>
    <w:rsid w:val="00B26039"/>
    <w:rsid w:val="00B46727"/>
    <w:rsid w:val="00B53278"/>
    <w:rsid w:val="00B646B0"/>
    <w:rsid w:val="00B801D7"/>
    <w:rsid w:val="00B91552"/>
    <w:rsid w:val="00B91F29"/>
    <w:rsid w:val="00B97E37"/>
    <w:rsid w:val="00BB057D"/>
    <w:rsid w:val="00BB712C"/>
    <w:rsid w:val="00BB7E9C"/>
    <w:rsid w:val="00BC6F04"/>
    <w:rsid w:val="00BD06B9"/>
    <w:rsid w:val="00BD31C2"/>
    <w:rsid w:val="00BD5D18"/>
    <w:rsid w:val="00BD75D0"/>
    <w:rsid w:val="00BF36C6"/>
    <w:rsid w:val="00C03E11"/>
    <w:rsid w:val="00C172D1"/>
    <w:rsid w:val="00C257E4"/>
    <w:rsid w:val="00C46EB2"/>
    <w:rsid w:val="00C7087F"/>
    <w:rsid w:val="00C73D16"/>
    <w:rsid w:val="00C83A0A"/>
    <w:rsid w:val="00C9160C"/>
    <w:rsid w:val="00CA79BD"/>
    <w:rsid w:val="00CC38BF"/>
    <w:rsid w:val="00CC5880"/>
    <w:rsid w:val="00CC64D0"/>
    <w:rsid w:val="00CD19C4"/>
    <w:rsid w:val="00D12807"/>
    <w:rsid w:val="00D37AA9"/>
    <w:rsid w:val="00D40D86"/>
    <w:rsid w:val="00D45BC6"/>
    <w:rsid w:val="00D640CB"/>
    <w:rsid w:val="00D6578F"/>
    <w:rsid w:val="00D80C83"/>
    <w:rsid w:val="00DA613D"/>
    <w:rsid w:val="00DB34FE"/>
    <w:rsid w:val="00DC0157"/>
    <w:rsid w:val="00DC0FC2"/>
    <w:rsid w:val="00DD115B"/>
    <w:rsid w:val="00DE53A2"/>
    <w:rsid w:val="00E75E65"/>
    <w:rsid w:val="00E80AAE"/>
    <w:rsid w:val="00E82BCE"/>
    <w:rsid w:val="00E90175"/>
    <w:rsid w:val="00E93DF6"/>
    <w:rsid w:val="00EA3D86"/>
    <w:rsid w:val="00EB1651"/>
    <w:rsid w:val="00ED0CEF"/>
    <w:rsid w:val="00F075F1"/>
    <w:rsid w:val="00F11C01"/>
    <w:rsid w:val="00F2129B"/>
    <w:rsid w:val="00F25241"/>
    <w:rsid w:val="00F2782A"/>
    <w:rsid w:val="00F33DF8"/>
    <w:rsid w:val="00F352CB"/>
    <w:rsid w:val="00F37562"/>
    <w:rsid w:val="00F40783"/>
    <w:rsid w:val="00F43CC2"/>
    <w:rsid w:val="00F46C2D"/>
    <w:rsid w:val="00F778B0"/>
    <w:rsid w:val="00F85170"/>
    <w:rsid w:val="00F86B86"/>
    <w:rsid w:val="00F90819"/>
    <w:rsid w:val="00FA42FA"/>
    <w:rsid w:val="00FB2836"/>
    <w:rsid w:val="00FC0075"/>
    <w:rsid w:val="00FC51E0"/>
    <w:rsid w:val="00FD32C8"/>
    <w:rsid w:val="00FD3E6F"/>
    <w:rsid w:val="00FD5B20"/>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A6D08A-31E7-46C3-A982-8A0897116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4</TotalTime>
  <Pages>49</Pages>
  <Words>13992</Words>
  <Characters>79760</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31</cp:revision>
  <dcterms:created xsi:type="dcterms:W3CDTF">2018-11-18T06:18:00Z</dcterms:created>
  <dcterms:modified xsi:type="dcterms:W3CDTF">2018-11-27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